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Pr="00CE0389">
        <w:rPr>
          <w:rStyle w:val="FootnoteReference"/>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EA0D0DA"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data sources of</w:t>
      </w:r>
      <w:r>
        <w:rPr>
          <w:rFonts w:ascii="Times New Roman" w:eastAsia="Yu Mincho" w:hAnsi="Times New Roman" w:cs="Times New Roman"/>
          <w:sz w:val="24"/>
          <w:szCs w:val="24"/>
          <w:lang w:eastAsia="ja-JP"/>
        </w:rPr>
        <w:t xml:space="preserve"> schedule and real-time vehicle </w:t>
      </w:r>
      <w:r w:rsidR="006A5644">
        <w:rPr>
          <w:rFonts w:ascii="Times New Roman" w:eastAsia="Yu Mincho" w:hAnsi="Times New Roman" w:cs="Times New Roman"/>
          <w:sz w:val="24"/>
          <w:szCs w:val="24"/>
          <w:lang w:eastAsia="ja-JP"/>
        </w:rPr>
        <w:t>information: General Transit Feed Specification (GTFS) and Automatic Passenger Counter (APC) data</w:t>
      </w:r>
      <w:r>
        <w:rPr>
          <w:rFonts w:ascii="Times New Roman" w:eastAsia="Yu Mincho" w:hAnsi="Times New Roman" w:cs="Times New Roman"/>
          <w:sz w:val="24"/>
          <w:szCs w:val="24"/>
          <w:lang w:eastAsia="ja-JP"/>
        </w:rPr>
        <w:t xml:space="preserve">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sidR="004204CE" w:rsidRPr="006E7486">
        <w:rPr>
          <w:rFonts w:ascii="Times New Roman" w:eastAsia="Yu Mincho" w:hAnsi="Times New Roman" w:cs="Times New Roman"/>
          <w:sz w:val="24"/>
          <w:szCs w:val="24"/>
          <w:u w:val="single"/>
          <w:lang w:eastAsia="ja-JP"/>
        </w:rPr>
        <w:t xml:space="preserve">We furthermore compare the results derived from different datasets and prove the risk to underestimate </w:t>
      </w:r>
      <w:r w:rsidR="00F91B00" w:rsidRPr="006E7486">
        <w:rPr>
          <w:rFonts w:ascii="Times New Roman" w:eastAsia="Yu Mincho" w:hAnsi="Times New Roman" w:cs="Times New Roman"/>
          <w:sz w:val="24"/>
          <w:szCs w:val="24"/>
          <w:u w:val="single"/>
          <w:lang w:eastAsia="ja-JP"/>
        </w:rPr>
        <w:t>the</w:t>
      </w:r>
      <w:r w:rsidR="004204CE" w:rsidRPr="006E7486">
        <w:rPr>
          <w:rFonts w:ascii="Times New Roman" w:eastAsia="Yu Mincho" w:hAnsi="Times New Roman" w:cs="Times New Roman"/>
          <w:sz w:val="24"/>
          <w:szCs w:val="24"/>
          <w:u w:val="single"/>
          <w:lang w:eastAsia="ja-JP"/>
        </w:rPr>
        <w:t xml:space="preserve"> indexes with only GTFS data source.</w:t>
      </w:r>
      <w:r w:rsidR="004204CE">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w:t>
      </w:r>
      <w:r>
        <w:rPr>
          <w:rFonts w:ascii="Times New Roman" w:eastAsia="Yu Mincho" w:hAnsi="Times New Roman" w:cs="Times New Roman"/>
          <w:sz w:val="24"/>
          <w:szCs w:val="24"/>
          <w:lang w:eastAsia="ja-JP"/>
        </w:rPr>
        <w:lastRenderedPageBreak/>
        <w:t xml:space="preserve">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w:t>
      </w:r>
      <w:r>
        <w:rPr>
          <w:rFonts w:ascii="Times New Roman" w:eastAsia="Yu Mincho" w:hAnsi="Times New Roman" w:cs="Times New Roman"/>
          <w:sz w:val="24"/>
          <w:szCs w:val="24"/>
          <w:lang w:eastAsia="ja-JP"/>
        </w:rPr>
        <w:lastRenderedPageBreak/>
        <w:t>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based on Pareto-optimal theory and conducted a case study in Helsinki, Finland. The paper calculated pre-journey waiting time, journey duration, and number of required transfers for all Pareto-optimal </w:t>
      </w:r>
      <w:r w:rsidR="00491109">
        <w:rPr>
          <w:rFonts w:ascii="Times New Roman" w:eastAsia="Yu Mincho" w:hAnsi="Times New Roman" w:cs="Times New Roman"/>
          <w:sz w:val="24"/>
          <w:szCs w:val="24"/>
          <w:lang w:eastAsia="ja-JP"/>
        </w:rPr>
        <w:lastRenderedPageBreak/>
        <w:t>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3CE1D863" w:rsidR="00491109" w:rsidRDefault="009946DE"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However, 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sidR="00B66BD0">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sidR="00B66BD0">
        <w:rPr>
          <w:rFonts w:ascii="Times New Roman" w:hAnsi="Times New Roman" w:cs="Times New Roman"/>
          <w:sz w:val="24"/>
          <w:szCs w:val="24"/>
        </w:rPr>
        <w:t xml:space="preserve"> problems using the 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786A5081"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w:t>
      </w:r>
      <w:r w:rsidR="00CE0389">
        <w:rPr>
          <w:rFonts w:ascii="Times New Roman" w:eastAsia="Yu Mincho" w:hAnsi="Times New Roman" w:cs="Times New Roman"/>
          <w:sz w:val="24"/>
          <w:szCs w:val="24"/>
          <w:lang w:eastAsia="ja-JP"/>
        </w:rPr>
        <w:t>may be</w:t>
      </w:r>
      <w:bookmarkStart w:id="2" w:name="_GoBack"/>
      <w:bookmarkEnd w:id="2"/>
      <w:r w:rsidR="00EA6DE5">
        <w:rPr>
          <w:rFonts w:ascii="Times New Roman" w:eastAsia="Yu Mincho" w:hAnsi="Times New Roman" w:cs="Times New Roman"/>
          <w:sz w:val="24"/>
          <w:szCs w:val="24"/>
          <w:lang w:eastAsia="ja-JP"/>
        </w:rPr>
        <w:t xml:space="preserve">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4716B49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r w:rsidR="00E11859">
        <w:rPr>
          <w:rFonts w:ascii="Times New Roman" w:hAnsi="Times New Roman" w:cs="Times New Roman"/>
          <w:sz w:val="24"/>
          <w:szCs w:val="24"/>
        </w:rPr>
        <w:t>W</w:t>
      </w:r>
      <w:r w:rsidR="00B53413">
        <w:rPr>
          <w:rFonts w:ascii="Times New Roman" w:eastAsia="Yu Mincho" w:hAnsi="Times New Roman" w:cs="Times New Roman"/>
          <w:sz w:val="24"/>
          <w:szCs w:val="24"/>
          <w:lang w:eastAsia="ja-JP"/>
        </w:rPr>
        <w:t xml:space="preserve">e will calculate the results with 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i)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BD36A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0EB21142" w:rsidR="00491109" w:rsidRDefault="00491109" w:rsidP="00491109">
      <w:pPr>
        <w:spacing w:line="240" w:lineRule="auto"/>
        <w:jc w:val="center"/>
        <w:rPr>
          <w:rFonts w:ascii="Times New Roman" w:hAnsi="Times New Roman" w:cs="Times New Roman"/>
          <w:sz w:val="24"/>
          <w:szCs w:val="24"/>
        </w:rPr>
      </w:pPr>
      <w:bookmarkStart w:id="6"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7"/>
      <w:commentRangeStart w:id="8"/>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7"/>
      <w:r w:rsidR="00CC63C1">
        <w:rPr>
          <w:rStyle w:val="CommentReference"/>
        </w:rPr>
        <w:commentReference w:id="7"/>
      </w:r>
      <w:commentRangeEnd w:id="8"/>
      <w:r w:rsidR="00542F21">
        <w:rPr>
          <w:rStyle w:val="CommentReference"/>
        </w:rPr>
        <w:commentReference w:id="8"/>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9"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9"/>
    </w:p>
    <w:p w14:paraId="6A85EF05" w14:textId="3522E505" w:rsidR="00491109" w:rsidRDefault="00491109" w:rsidP="00491109">
      <w:pPr>
        <w:spacing w:line="240" w:lineRule="auto"/>
        <w:jc w:val="center"/>
        <w:rPr>
          <w:rFonts w:ascii="Times New Roman" w:hAnsi="Times New Roman" w:cs="Times New Roman"/>
          <w:sz w:val="24"/>
          <w:szCs w:val="24"/>
        </w:rPr>
      </w:pPr>
      <w:bookmarkStart w:id="10"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10"/>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1"/>
          </w:p>
        </w:tc>
      </w:tr>
    </w:tbl>
    <w:p w14:paraId="7555C745" w14:textId="312E641F" w:rsidR="00491109" w:rsidRDefault="00BD36AB"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11697A9"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 xml:space="preserve">APC dataset’s coverage is not 100% and cannot sustain the whole </w:t>
      </w:r>
      <w:r w:rsidR="00366CAB">
        <w:rPr>
          <w:rFonts w:ascii="Times New Roman" w:eastAsia="Yu Mincho" w:hAnsi="Times New Roman" w:cs="Times New Roman"/>
          <w:sz w:val="24"/>
          <w:szCs w:val="24"/>
          <w:lang w:eastAsia="ja-JP"/>
        </w:rPr>
        <w:t xml:space="preserve">measure </w:t>
      </w:r>
      <w:r w:rsidR="0061064E">
        <w:rPr>
          <w:rFonts w:ascii="Times New Roman" w:eastAsia="Yu Mincho" w:hAnsi="Times New Roman" w:cs="Times New Roman"/>
          <w:sz w:val="24"/>
          <w:szCs w:val="24"/>
          <w:lang w:eastAsia="ja-JP"/>
        </w:rPr>
        <w:t>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base; in average, 45.06% of the total records can be matched.</w:t>
      </w:r>
    </w:p>
    <w:p w14:paraId="6A4116B6" w14:textId="32FD76D6" w:rsidR="009637FE" w:rsidRDefault="00CD0A08" w:rsidP="009637FE">
      <w:pPr>
        <w:keepNext/>
        <w:spacing w:line="240" w:lineRule="auto"/>
        <w:jc w:val="both"/>
      </w:pPr>
      <w:r>
        <w:rPr>
          <w:noProof/>
        </w:rPr>
        <w:lastRenderedPageBreak/>
        <w:drawing>
          <wp:inline distT="0" distB="0" distL="0" distR="0" wp14:anchorId="40C4C1CA" wp14:editId="0DB0D5BE">
            <wp:extent cx="5486400" cy="2197290"/>
            <wp:effectExtent l="0" t="0" r="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3314CC" w14:textId="5E5C2DA7" w:rsidR="009637FE" w:rsidRDefault="009637FE" w:rsidP="009637FE">
      <w:pPr>
        <w:pStyle w:val="Formula"/>
        <w:jc w:val="center"/>
      </w:pPr>
      <w:bookmarkStart w:id="12" w:name="_Ref21090870"/>
      <w:r>
        <w:t xml:space="preserve">Figure </w:t>
      </w:r>
      <w:r w:rsidR="00BD36AB">
        <w:fldChar w:fldCharType="begin"/>
      </w:r>
      <w:r w:rsidR="00BD36AB">
        <w:instrText xml:space="preserve"> SEQ Figure \* ARABIC </w:instrText>
      </w:r>
      <w:r w:rsidR="00BD36AB">
        <w:fldChar w:fldCharType="separate"/>
      </w:r>
      <w:r>
        <w:rPr>
          <w:noProof/>
        </w:rPr>
        <w:t>4</w:t>
      </w:r>
      <w:r w:rsidR="00BD36AB">
        <w:rPr>
          <w:noProof/>
        </w:rPr>
        <w:fldChar w:fldCharType="end"/>
      </w:r>
      <w:bookmarkEnd w:id="12"/>
      <w:r>
        <w:t xml:space="preserve"> Ratio of matching records from GTFS to APC database</w:t>
      </w:r>
    </w:p>
    <w:p w14:paraId="0018DC39" w14:textId="255D5A16"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9DC738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2.97</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3" w:name="_Ref21002757"/>
      <w:bookmarkStart w:id="14" w:name="_Ref21002746"/>
      <w:r>
        <w:t xml:space="preserve">Table </w:t>
      </w:r>
      <w:r w:rsidR="00BD36AB">
        <w:fldChar w:fldCharType="begin"/>
      </w:r>
      <w:r w:rsidR="00BD36AB">
        <w:instrText xml:space="preserve"> SEQ Table \* ARABIC </w:instrText>
      </w:r>
      <w:r w:rsidR="00BD36AB">
        <w:fldChar w:fldCharType="separate"/>
      </w:r>
      <w:r>
        <w:rPr>
          <w:noProof/>
        </w:rPr>
        <w:t>1</w:t>
      </w:r>
      <w:r w:rsidR="00BD36AB">
        <w:rPr>
          <w:noProof/>
        </w:rPr>
        <w:fldChar w:fldCharType="end"/>
      </w:r>
      <w:bookmarkEnd w:id="13"/>
      <w:r>
        <w:t xml:space="preserve"> the mean and standard deviation of transfer risk and total time penalty</w:t>
      </w:r>
      <w:bookmarkEnd w:id="14"/>
      <w:r w:rsidR="008C4628">
        <w:t xml:space="preserve"> for all transfers in the COTA system</w:t>
      </w:r>
    </w:p>
    <w:p w14:paraId="3DE2FCE9" w14:textId="0B621171"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CE0389"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1.75pt">
            <v:imagedata r:id="rId15" o:title="tr@1x"/>
          </v:shape>
        </w:pict>
      </w:r>
    </w:p>
    <w:p w14:paraId="78CBB69E" w14:textId="727E3357" w:rsidR="00AA6E76" w:rsidRDefault="00AA6E76" w:rsidP="00AA6E76">
      <w:pPr>
        <w:spacing w:line="240" w:lineRule="auto"/>
        <w:jc w:val="center"/>
        <w:rPr>
          <w:rFonts w:ascii="Times New Roman" w:hAnsi="Times New Roman" w:cs="Times New Roman"/>
          <w:sz w:val="24"/>
          <w:szCs w:val="24"/>
        </w:rPr>
      </w:pPr>
      <w:bookmarkStart w:id="15"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CE0389"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75pt">
            <v:imagedata r:id="rId16" o:title="attp@1x"/>
          </v:shape>
        </w:pict>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16"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0186E3A"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lastRenderedPageBreak/>
        <w:t xml:space="preserve">moreover, </w:t>
      </w:r>
      <w:r>
        <w:rPr>
          <w:rFonts w:ascii="Times New Roman" w:eastAsia="Yu Mincho" w:hAnsi="Times New Roman" w:cs="Times New Roman"/>
          <w:sz w:val="24"/>
          <w:szCs w:val="24"/>
          <w:lang w:eastAsia="ja-JP"/>
        </w:rPr>
        <w:t>this section will focus on the temporal heterogeneity of the transfers</w:t>
      </w:r>
      <w:r w:rsidR="0093588A">
        <w:rPr>
          <w:rFonts w:ascii="Times New Roman" w:eastAsia="Yu Mincho" w:hAnsi="Times New Roman" w:cs="Times New Roman"/>
          <w:sz w:val="24"/>
          <w:szCs w:val="24"/>
          <w:lang w:eastAsia="ja-JP"/>
        </w:rPr>
        <w:t xml:space="preserve"> in different scales</w:t>
      </w:r>
      <w:r>
        <w:rPr>
          <w:rFonts w:ascii="Times New Roman" w:eastAsia="Yu Mincho" w:hAnsi="Times New Roman" w:cs="Times New Roman"/>
          <w:sz w:val="24"/>
          <w:szCs w:val="24"/>
          <w:lang w:eastAsia="ja-JP"/>
        </w:rPr>
        <w:t>.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5765AD0B"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6FBCCA8B" w:rsidR="00491109" w:rsidRDefault="00D22F0D" w:rsidP="00491109">
      <w:pPr>
        <w:keepNext/>
        <w:spacing w:line="240" w:lineRule="auto"/>
        <w:jc w:val="center"/>
      </w:pPr>
      <w:r>
        <w:rPr>
          <w:noProof/>
        </w:rPr>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monthly TR and ATTP trend chart in 2018.</w:t>
      </w:r>
    </w:p>
    <w:p w14:paraId="0DE63045" w14:textId="20920611"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r w:rsidR="00C77847">
        <w:rPr>
          <w:rFonts w:ascii="Times New Roman" w:eastAsia="Yu Mincho" w:hAnsi="Times New Roman" w:cs="Times New Roman"/>
          <w:sz w:val="24"/>
          <w:szCs w:val="24"/>
          <w:lang w:eastAsia="ja-JP"/>
        </w:rPr>
        <w:t xml:space="preserve"> However, for APC-GTFS dataset and ATTP, we can observe that Sunday is the second to the Friday, which is the lowest for original GTFS dataset.  </w:t>
      </w:r>
    </w:p>
    <w:p w14:paraId="52D67752" w14:textId="3C832E48" w:rsidR="00491109" w:rsidRDefault="00A27817" w:rsidP="00491109">
      <w:pPr>
        <w:keepNext/>
        <w:spacing w:line="240" w:lineRule="auto"/>
        <w:jc w:val="center"/>
      </w:pPr>
      <w:r>
        <w:rPr>
          <w:noProof/>
        </w:rPr>
        <w:lastRenderedPageBreak/>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Overall Weekday TR and ATTP Trend Chart in 2018.</w:t>
      </w:r>
    </w:p>
    <w:p w14:paraId="37E914ED" w14:textId="17C5E5D0"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3ADFBB89" w:rsidR="00C6452A" w:rsidRDefault="000432C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s f</w:t>
      </w:r>
      <w:r w:rsidR="000829EC">
        <w:rPr>
          <w:rFonts w:ascii="Times New Roman" w:eastAsia="Yu Mincho" w:hAnsi="Times New Roman" w:cs="Times New Roman"/>
          <w:sz w:val="24"/>
          <w:szCs w:val="24"/>
          <w:lang w:eastAsia="ja-JP"/>
        </w:rPr>
        <w:t xml:space="preserve">or the comparison of original GTFS and APC-GTFS, for most hours, APC-GTFS’s ATTP is larger than original GTFS’s; while only on rush hours (morning, afternoon, and night), APC-GTFS’s transfer risk is larger than GTFS’s. </w:t>
      </w:r>
      <w:r w:rsidR="00C6452A">
        <w:rPr>
          <w:rFonts w:ascii="Times New Roman" w:eastAsia="Yu Mincho" w:hAnsi="Times New Roman" w:cs="Times New Roman"/>
          <w:sz w:val="24"/>
          <w:szCs w:val="24"/>
          <w:lang w:eastAsia="ja-JP"/>
        </w:rPr>
        <w:fldChar w:fldCharType="begin"/>
      </w:r>
      <w:r w:rsidR="00C6452A">
        <w:rPr>
          <w:rFonts w:ascii="Times New Roman" w:eastAsia="Yu Mincho" w:hAnsi="Times New Roman" w:cs="Times New Roman"/>
          <w:sz w:val="24"/>
          <w:szCs w:val="24"/>
          <w:lang w:eastAsia="ja-JP"/>
        </w:rPr>
        <w:instrText xml:space="preserve"> REF _Ref21089387 \h  \* MERGEFORMAT </w:instrText>
      </w:r>
      <w:r w:rsidR="00C6452A">
        <w:rPr>
          <w:rFonts w:ascii="Times New Roman" w:eastAsia="Yu Mincho" w:hAnsi="Times New Roman" w:cs="Times New Roman"/>
          <w:sz w:val="24"/>
          <w:szCs w:val="24"/>
          <w:lang w:eastAsia="ja-JP"/>
        </w:rPr>
      </w:r>
      <w:r w:rsidR="00C6452A">
        <w:rPr>
          <w:rFonts w:ascii="Times New Roman" w:eastAsia="Yu Mincho" w:hAnsi="Times New Roman" w:cs="Times New Roman"/>
          <w:sz w:val="24"/>
          <w:szCs w:val="24"/>
          <w:lang w:eastAsia="ja-JP"/>
        </w:rPr>
        <w:fldChar w:fldCharType="separate"/>
      </w:r>
      <w:r w:rsidR="00EF3679" w:rsidRPr="00C6452A">
        <w:rPr>
          <w:rFonts w:ascii="Times New Roman" w:eastAsia="Yu Mincho" w:hAnsi="Times New Roman" w:cs="Times New Roman"/>
          <w:sz w:val="24"/>
          <w:szCs w:val="24"/>
          <w:lang w:eastAsia="ja-JP"/>
        </w:rPr>
        <w:t xml:space="preserve">Figure </w:t>
      </w:r>
      <w:r w:rsidR="00EF3679">
        <w:rPr>
          <w:rFonts w:ascii="Times New Roman" w:eastAsia="Yu Mincho" w:hAnsi="Times New Roman" w:cs="Times New Roman"/>
          <w:sz w:val="24"/>
          <w:szCs w:val="24"/>
          <w:lang w:eastAsia="ja-JP"/>
        </w:rPr>
        <w:t>10</w:t>
      </w:r>
      <w:r w:rsidR="00C6452A">
        <w:rPr>
          <w:rFonts w:ascii="Times New Roman" w:eastAsia="Yu Mincho" w:hAnsi="Times New Roman" w:cs="Times New Roman"/>
          <w:sz w:val="24"/>
          <w:szCs w:val="24"/>
          <w:lang w:eastAsia="ja-JP"/>
        </w:rPr>
        <w:fldChar w:fldCharType="end"/>
      </w:r>
      <w:r w:rsidR="00C6452A">
        <w:rPr>
          <w:rFonts w:ascii="Times New Roman" w:eastAsia="Yu Mincho" w:hAnsi="Times New Roman" w:cs="Times New Roman"/>
          <w:sz w:val="24"/>
          <w:szCs w:val="24"/>
          <w:lang w:eastAsia="ja-JP"/>
        </w:rPr>
        <w:t xml:space="preserve"> visualizes </w:t>
      </w:r>
      <w:r w:rsidR="00E27A4C">
        <w:rPr>
          <w:rFonts w:ascii="Times New Roman" w:eastAsia="Yu Mincho" w:hAnsi="Times New Roman" w:cs="Times New Roman"/>
          <w:sz w:val="24"/>
          <w:szCs w:val="24"/>
          <w:lang w:eastAsia="ja-JP"/>
        </w:rPr>
        <w:t>ATTP and TR’s</w:t>
      </w:r>
      <w:r w:rsidR="00C6452A">
        <w:rPr>
          <w:rFonts w:ascii="Times New Roman" w:eastAsia="Yu Mincho" w:hAnsi="Times New Roman" w:cs="Times New Roman"/>
          <w:sz w:val="24"/>
          <w:szCs w:val="24"/>
          <w:lang w:eastAsia="ja-JP"/>
        </w:rPr>
        <w:t xml:space="preserve"> difference between with APC-GTFS and with original GTFS. </w:t>
      </w:r>
      <w:r w:rsidR="00E27A4C">
        <w:rPr>
          <w:rFonts w:ascii="Times New Roman" w:eastAsia="Yu Mincho" w:hAnsi="Times New Roman" w:cs="Times New Roman"/>
          <w:sz w:val="24"/>
          <w:szCs w:val="24"/>
          <w:lang w:eastAsia="ja-JP"/>
        </w:rPr>
        <w:t xml:space="preserve">A clear pattern is the differences are larger during the rush hours. </w:t>
      </w:r>
      <w:r w:rsidR="00EF3679">
        <w:rPr>
          <w:rFonts w:ascii="Times New Roman" w:eastAsia="Yu Mincho" w:hAnsi="Times New Roman" w:cs="Times New Roman"/>
          <w:sz w:val="24"/>
          <w:szCs w:val="24"/>
          <w:lang w:eastAsia="ja-JP"/>
        </w:rPr>
        <w:t>Although both results share highly identical spatiotemporal pattern, c</w:t>
      </w:r>
      <w:r w:rsidR="00C6452A">
        <w:rPr>
          <w:rFonts w:ascii="Times New Roman" w:eastAsia="Yu Mincho" w:hAnsi="Times New Roman" w:cs="Times New Roman"/>
          <w:sz w:val="24"/>
          <w:szCs w:val="24"/>
          <w:lang w:eastAsia="ja-JP"/>
        </w:rPr>
        <w:t xml:space="preserve">ompared with </w:t>
      </w:r>
      <w:r w:rsidR="00E27A4C">
        <w:rPr>
          <w:rFonts w:ascii="Times New Roman" w:eastAsia="Yu Mincho" w:hAnsi="Times New Roman" w:cs="Times New Roman"/>
          <w:sz w:val="24"/>
          <w:szCs w:val="24"/>
          <w:lang w:eastAsia="ja-JP"/>
        </w:rPr>
        <w:t xml:space="preserve">APC-GTFS, which has higher temporal accuracy, original GTFS’s results </w:t>
      </w:r>
      <w:r w:rsidR="00EF3679">
        <w:rPr>
          <w:rFonts w:ascii="Times New Roman" w:eastAsia="Yu Mincho" w:hAnsi="Times New Roman" w:cs="Times New Roman"/>
          <w:sz w:val="24"/>
          <w:szCs w:val="24"/>
          <w:lang w:eastAsia="ja-JP"/>
        </w:rPr>
        <w:t xml:space="preserve">are </w:t>
      </w:r>
      <w:r w:rsidR="00E27A4C">
        <w:rPr>
          <w:rFonts w:ascii="Times New Roman" w:eastAsia="Yu Mincho" w:hAnsi="Times New Roman" w:cs="Times New Roman"/>
          <w:sz w:val="24"/>
          <w:szCs w:val="24"/>
          <w:lang w:eastAsia="ja-JP"/>
        </w:rPr>
        <w:t>smaller</w:t>
      </w:r>
      <w:r w:rsidR="00B2329C">
        <w:rPr>
          <w:rFonts w:ascii="Times New Roman" w:eastAsia="Yu Mincho" w:hAnsi="Times New Roman" w:cs="Times New Roman"/>
          <w:sz w:val="24"/>
          <w:szCs w:val="24"/>
          <w:lang w:eastAsia="ja-JP"/>
        </w:rPr>
        <w:t xml:space="preserve"> especially </w:t>
      </w:r>
      <w:r w:rsidR="00252F70">
        <w:rPr>
          <w:rFonts w:ascii="Times New Roman" w:eastAsia="Yu Mincho" w:hAnsi="Times New Roman" w:cs="Times New Roman"/>
          <w:sz w:val="24"/>
          <w:szCs w:val="24"/>
          <w:lang w:eastAsia="ja-JP"/>
        </w:rPr>
        <w:t>during</w:t>
      </w:r>
      <w:r w:rsidR="00B2329C">
        <w:rPr>
          <w:rFonts w:ascii="Times New Roman" w:eastAsia="Yu Mincho" w:hAnsi="Times New Roman" w:cs="Times New Roman"/>
          <w:sz w:val="24"/>
          <w:szCs w:val="24"/>
          <w:lang w:eastAsia="ja-JP"/>
        </w:rPr>
        <w:t xml:space="preserve"> rush hours</w:t>
      </w:r>
      <w:r w:rsidR="00E27A4C">
        <w:rPr>
          <w:rFonts w:ascii="Times New Roman" w:eastAsia="Yu Mincho" w:hAnsi="Times New Roman" w:cs="Times New Roman"/>
          <w:sz w:val="24"/>
          <w:szCs w:val="24"/>
          <w:lang w:eastAsia="ja-JP"/>
        </w:rPr>
        <w:t xml:space="preserve">. </w:t>
      </w:r>
      <w:r w:rsidR="00760E1D">
        <w:rPr>
          <w:rFonts w:ascii="Times New Roman" w:eastAsia="Yu Mincho" w:hAnsi="Times New Roman" w:cs="Times New Roman"/>
          <w:sz w:val="24"/>
          <w:szCs w:val="24"/>
          <w:lang w:eastAsia="ja-JP"/>
        </w:rPr>
        <w:t xml:space="preserve">Moreover, the differences will have more impact </w:t>
      </w:r>
      <w:r w:rsidR="00A93D64">
        <w:rPr>
          <w:rFonts w:ascii="Times New Roman" w:eastAsia="Yu Mincho" w:hAnsi="Times New Roman" w:cs="Times New Roman"/>
          <w:sz w:val="24"/>
          <w:szCs w:val="24"/>
          <w:lang w:eastAsia="ja-JP"/>
        </w:rPr>
        <w:t xml:space="preserve">if ridership is included, since rush hours </w:t>
      </w:r>
      <w:r w:rsidR="00AB3E44">
        <w:rPr>
          <w:rFonts w:ascii="Times New Roman" w:eastAsia="Yu Mincho" w:hAnsi="Times New Roman" w:cs="Times New Roman"/>
          <w:sz w:val="24"/>
          <w:szCs w:val="24"/>
          <w:lang w:eastAsia="ja-JP"/>
        </w:rPr>
        <w:t>witness</w:t>
      </w:r>
      <w:r w:rsidR="00A93D64">
        <w:rPr>
          <w:rFonts w:ascii="Times New Roman" w:eastAsia="Yu Mincho" w:hAnsi="Times New Roman" w:cs="Times New Roman"/>
          <w:sz w:val="24"/>
          <w:szCs w:val="24"/>
          <w:lang w:eastAsia="ja-JP"/>
        </w:rPr>
        <w:t xml:space="preserve"> most ridership</w:t>
      </w:r>
      <w:r w:rsidR="009A5FBF">
        <w:rPr>
          <w:rFonts w:ascii="Times New Roman" w:eastAsia="Yu Mincho" w:hAnsi="Times New Roman" w:cs="Times New Roman"/>
          <w:sz w:val="24"/>
          <w:szCs w:val="24"/>
          <w:lang w:eastAsia="ja-JP"/>
        </w:rPr>
        <w:t xml:space="preserve"> in the system</w:t>
      </w:r>
      <w:r w:rsidR="00A93D64">
        <w:rPr>
          <w:rFonts w:ascii="Times New Roman" w:eastAsia="Yu Mincho" w:hAnsi="Times New Roman" w:cs="Times New Roman"/>
          <w:sz w:val="24"/>
          <w:szCs w:val="24"/>
          <w:lang w:eastAsia="ja-JP"/>
        </w:rPr>
        <w:t>.</w:t>
      </w:r>
      <w:r w:rsidR="00760E1D">
        <w:rPr>
          <w:rFonts w:ascii="Times New Roman" w:eastAsia="Yu Mincho" w:hAnsi="Times New Roman" w:cs="Times New Roman"/>
          <w:sz w:val="24"/>
          <w:szCs w:val="24"/>
          <w:lang w:eastAsia="ja-JP"/>
        </w:rPr>
        <w:t xml:space="preserve"> </w:t>
      </w:r>
      <w:r w:rsidR="00C6452A">
        <w:rPr>
          <w:rFonts w:ascii="Times New Roman" w:eastAsia="Yu Mincho" w:hAnsi="Times New Roman" w:cs="Times New Roman"/>
          <w:sz w:val="24"/>
          <w:szCs w:val="24"/>
          <w:lang w:eastAsia="ja-JP"/>
        </w:rPr>
        <w:t>This phenomenon especially demonstrates some risks of using original GTFS as the only data source without any calibration</w:t>
      </w:r>
      <w:r w:rsidR="00AB3E44">
        <w:rPr>
          <w:rFonts w:ascii="Times New Roman" w:eastAsia="Yu Mincho" w:hAnsi="Times New Roman" w:cs="Times New Roman"/>
          <w:sz w:val="24"/>
          <w:szCs w:val="24"/>
          <w:lang w:eastAsia="ja-JP"/>
        </w:rPr>
        <w:t xml:space="preserve">, </w:t>
      </w:r>
      <w:r w:rsidR="00AB3E44" w:rsidRPr="008B66BC">
        <w:rPr>
          <w:rFonts w:ascii="Times New Roman" w:eastAsia="Yu Mincho" w:hAnsi="Times New Roman" w:cs="Times New Roman"/>
          <w:sz w:val="24"/>
          <w:szCs w:val="24"/>
          <w:highlight w:val="yellow"/>
          <w:lang w:eastAsia="ja-JP"/>
        </w:rPr>
        <w:t>wh</w:t>
      </w:r>
      <w:r w:rsidR="008B66BC" w:rsidRPr="008B66BC">
        <w:rPr>
          <w:rFonts w:ascii="Times New Roman" w:eastAsia="Yu Mincho" w:hAnsi="Times New Roman" w:cs="Times New Roman"/>
          <w:sz w:val="24"/>
          <w:szCs w:val="24"/>
          <w:highlight w:val="yellow"/>
          <w:lang w:eastAsia="ja-JP"/>
        </w:rPr>
        <w:t xml:space="preserve">ich may </w:t>
      </w:r>
      <w:r w:rsidR="008B66BC">
        <w:rPr>
          <w:rFonts w:ascii="Times New Roman" w:eastAsia="Yu Mincho" w:hAnsi="Times New Roman" w:cs="Times New Roman"/>
          <w:sz w:val="24"/>
          <w:szCs w:val="24"/>
          <w:highlight w:val="yellow"/>
          <w:lang w:eastAsia="ja-JP"/>
        </w:rPr>
        <w:t>produce</w:t>
      </w:r>
      <w:r w:rsidR="008B66BC" w:rsidRPr="008B66BC">
        <w:rPr>
          <w:rFonts w:ascii="Times New Roman" w:eastAsia="Yu Mincho" w:hAnsi="Times New Roman" w:cs="Times New Roman"/>
          <w:sz w:val="24"/>
          <w:szCs w:val="24"/>
          <w:highlight w:val="yellow"/>
          <w:lang w:eastAsia="ja-JP"/>
        </w:rPr>
        <w:t xml:space="preserve"> potential </w:t>
      </w:r>
      <w:r w:rsidR="008B66BC">
        <w:rPr>
          <w:rFonts w:ascii="Times New Roman" w:eastAsia="Yu Mincho" w:hAnsi="Times New Roman" w:cs="Times New Roman"/>
          <w:sz w:val="24"/>
          <w:szCs w:val="24"/>
          <w:highlight w:val="yellow"/>
          <w:lang w:eastAsia="ja-JP"/>
        </w:rPr>
        <w:t>bias</w:t>
      </w:r>
      <w:r w:rsidR="008B66BC" w:rsidRPr="008B66BC">
        <w:rPr>
          <w:rFonts w:ascii="Times New Roman" w:eastAsia="Yu Mincho" w:hAnsi="Times New Roman" w:cs="Times New Roman"/>
          <w:sz w:val="24"/>
          <w:szCs w:val="24"/>
          <w:highlight w:val="yellow"/>
          <w:lang w:eastAsia="ja-JP"/>
        </w:rPr>
        <w:t xml:space="preserve"> during the possible decision-making process.</w:t>
      </w:r>
      <w:r w:rsidR="008B66BC">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lastRenderedPageBreak/>
        <w:drawing>
          <wp:inline distT="0" distB="0" distL="0" distR="0" wp14:anchorId="7F194297" wp14:editId="179C36BB">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19"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Overall Hourly TR and ATTP Trend Chart.</w:t>
      </w:r>
    </w:p>
    <w:p w14:paraId="790BB41B" w14:textId="77777777" w:rsidR="005566A1" w:rsidRDefault="005566A1" w:rsidP="005566A1">
      <w:pPr>
        <w:keepNext/>
        <w:spacing w:line="240" w:lineRule="auto"/>
        <w:jc w:val="center"/>
      </w:pPr>
      <w:r>
        <w:rPr>
          <w:noProof/>
        </w:rPr>
        <w:drawing>
          <wp:inline distT="0" distB="0" distL="0" distR="0" wp14:anchorId="6C10B764" wp14:editId="52E9037E">
            <wp:extent cx="5486400" cy="2688609"/>
            <wp:effectExtent l="0" t="0" r="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9B0475" w14:textId="4C1A6832" w:rsidR="005566A1" w:rsidRDefault="005566A1" w:rsidP="00C6452A">
      <w:pPr>
        <w:spacing w:line="240" w:lineRule="auto"/>
        <w:jc w:val="center"/>
        <w:rPr>
          <w:rFonts w:ascii="Times New Roman" w:eastAsia="Yu Mincho" w:hAnsi="Times New Roman" w:cs="Times New Roman"/>
          <w:sz w:val="24"/>
          <w:szCs w:val="24"/>
          <w:lang w:eastAsia="ja-JP"/>
        </w:rPr>
      </w:pPr>
      <w:bookmarkStart w:id="20" w:name="_Ref21089387"/>
      <w:bookmarkStart w:id="21" w:name="_Ref21089382"/>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10</w:t>
      </w:r>
      <w:r w:rsidRPr="00C6452A">
        <w:rPr>
          <w:rFonts w:ascii="Times New Roman" w:eastAsia="Yu Mincho" w:hAnsi="Times New Roman" w:cs="Times New Roman"/>
          <w:sz w:val="24"/>
          <w:szCs w:val="24"/>
          <w:lang w:eastAsia="ja-JP"/>
        </w:rPr>
        <w:fldChar w:fldCharType="end"/>
      </w:r>
      <w:bookmarkEnd w:id="20"/>
      <w:r w:rsidRPr="00C6452A">
        <w:rPr>
          <w:rFonts w:ascii="Times New Roman" w:eastAsia="Yu Mincho" w:hAnsi="Times New Roman" w:cs="Times New Roman"/>
          <w:sz w:val="24"/>
          <w:szCs w:val="24"/>
          <w:lang w:eastAsia="ja-JP"/>
        </w:rPr>
        <w:t xml:space="preserve"> ATTP and TR's difference between</w:t>
      </w:r>
      <w:r w:rsidR="003706EE">
        <w:rPr>
          <w:rFonts w:ascii="Times New Roman" w:eastAsia="Yu Mincho" w:hAnsi="Times New Roman" w:cs="Times New Roman"/>
          <w:sz w:val="24"/>
          <w:szCs w:val="24"/>
          <w:lang w:eastAsia="ja-JP"/>
        </w:rPr>
        <w:t xml:space="preserve"> </w:t>
      </w:r>
      <w:r w:rsidR="00A320E2">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APC-GTFS and </w:t>
      </w:r>
      <w:r w:rsidR="00A320E2">
        <w:rPr>
          <w:rFonts w:ascii="Times New Roman" w:eastAsia="Yu Mincho" w:hAnsi="Times New Roman" w:cs="Times New Roman"/>
          <w:sz w:val="24"/>
          <w:szCs w:val="24"/>
          <w:lang w:eastAsia="ja-JP"/>
        </w:rPr>
        <w:t>using</w:t>
      </w:r>
      <w:r w:rsidR="00A320E2" w:rsidRPr="00C6452A">
        <w:rPr>
          <w:rFonts w:ascii="Times New Roman" w:eastAsia="Yu Mincho" w:hAnsi="Times New Roman" w:cs="Times New Roman"/>
          <w:sz w:val="24"/>
          <w:szCs w:val="24"/>
          <w:lang w:eastAsia="ja-JP"/>
        </w:rPr>
        <w:t xml:space="preserve"> </w:t>
      </w:r>
      <w:r w:rsidRPr="00C6452A">
        <w:rPr>
          <w:rFonts w:ascii="Times New Roman" w:eastAsia="Yu Mincho" w:hAnsi="Times New Roman" w:cs="Times New Roman"/>
          <w:sz w:val="24"/>
          <w:szCs w:val="24"/>
          <w:lang w:eastAsia="ja-JP"/>
        </w:rPr>
        <w:t>original GTFS.</w:t>
      </w:r>
      <w:bookmarkEnd w:id="21"/>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5E26A859" w:rsidR="00491109" w:rsidRDefault="00491109" w:rsidP="00491109">
      <w:pPr>
        <w:spacing w:line="240" w:lineRule="auto"/>
        <w:jc w:val="center"/>
        <w:rPr>
          <w:rFonts w:ascii="Times New Roman" w:hAnsi="Times New Roman" w:cs="Times New Roman"/>
          <w:sz w:val="24"/>
          <w:szCs w:val="24"/>
        </w:rPr>
      </w:pPr>
      <w:bookmarkStart w:id="22"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4EF82F6" w14:textId="08D8D046"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ith 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ith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ith original GTFS</w:t>
      </w:r>
      <w:r w:rsidR="00122804">
        <w:rPr>
          <w:rFonts w:ascii="Times New Roman" w:eastAsia="Yu Mincho" w:hAnsi="Times New Roman" w:cs="Times New Roman"/>
          <w:sz w:val="24"/>
          <w:szCs w:val="24"/>
          <w:lang w:eastAsia="ja-JP"/>
        </w:rPr>
        <w:t>; TR increases to 9.06% and ATTP increases to 4.83 minutes</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30513CFF"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366CAB">
        <w:rPr>
          <w:rFonts w:ascii="Times New Roman" w:eastAsia="Yu Mincho" w:hAnsi="Times New Roman" w:cs="Times New Roman"/>
          <w:sz w:val="24"/>
          <w:szCs w:val="24"/>
          <w:lang w:eastAsia="ja-JP"/>
        </w:rPr>
        <w:t xml:space="preserve">Figure </w:t>
      </w:r>
      <w:r w:rsidR="00366CAB">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2C929EB1" w:rsidR="00491109" w:rsidRDefault="008D03CD" w:rsidP="00491109">
      <w:pPr>
        <w:keepNext/>
        <w:spacing w:line="240" w:lineRule="auto"/>
        <w:jc w:val="center"/>
      </w:pPr>
      <w:r>
        <w:rPr>
          <w:noProof/>
        </w:rPr>
        <w:lastRenderedPageBreak/>
        <w:drawing>
          <wp:inline distT="0" distB="0" distL="0" distR="0" wp14:anchorId="0FDEC279" wp14:editId="0E63E05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dicated_t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23"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3"/>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77777777" w:rsidR="004E1BBB" w:rsidRDefault="004E1BBB" w:rsidP="004E1BBB">
      <w:pPr>
        <w:keepNext/>
        <w:spacing w:line="240" w:lineRule="auto"/>
        <w:jc w:val="center"/>
      </w:pPr>
      <w:r>
        <w:rPr>
          <w:rFonts w:ascii="Times New Roman" w:eastAsia="Yu Mincho" w:hAnsi="Times New Roman" w:cs="Times New Roman"/>
          <w:noProof/>
          <w:sz w:val="24"/>
          <w:szCs w:val="24"/>
        </w:rPr>
        <w:lastRenderedPageBreak/>
        <w:drawing>
          <wp:inline distT="0" distB="0" distL="0" distR="0" wp14:anchorId="59E07E07" wp14:editId="21E45CEE">
            <wp:extent cx="54864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dicated_att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07E7210" w14:textId="63284D18" w:rsidR="004E1BBB" w:rsidRDefault="004E1BBB" w:rsidP="004E1BBB">
      <w:pPr>
        <w:pStyle w:val="Formula"/>
        <w:jc w:val="center"/>
      </w:pPr>
      <w:r>
        <w:t xml:space="preserve">Figure </w:t>
      </w:r>
      <w:r w:rsidR="00BD36AB">
        <w:fldChar w:fldCharType="begin"/>
      </w:r>
      <w:r w:rsidR="00BD36AB">
        <w:instrText xml:space="preserve"> SEQ Figure \* ARABIC </w:instrText>
      </w:r>
      <w:r w:rsidR="00BD36AB">
        <w:fldChar w:fldCharType="separate"/>
      </w:r>
      <w:r w:rsidR="009637FE">
        <w:rPr>
          <w:noProof/>
        </w:rPr>
        <w:t>13</w:t>
      </w:r>
      <w:r w:rsidR="00BD36AB">
        <w:rPr>
          <w:noProof/>
        </w:rPr>
        <w:fldChar w:fldCharType="end"/>
      </w:r>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1B19ADFD"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and DBL-receiving transfers. By comparing the two measures, we investigated how DBL helps save time for the PT users.</w:t>
      </w:r>
    </w:p>
    <w:p w14:paraId="3C206F59" w14:textId="6A79B987"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64B9A543"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20F29CD3" w:rsidR="00491109" w:rsidRPr="00B257BE" w:rsidRDefault="00491109" w:rsidP="00491109">
      <w:pPr>
        <w:spacing w:line="240" w:lineRule="auto"/>
        <w:jc w:val="center"/>
        <w:rPr>
          <w:rFonts w:ascii="Times New Roman" w:hAnsi="Times New Roman" w:cs="Times New Roman"/>
          <w:sz w:val="24"/>
          <w:szCs w:val="24"/>
        </w:rPr>
      </w:pPr>
      <w:bookmarkStart w:id="2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24"/>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68F1D437" w:rsidR="00491109" w:rsidRDefault="00491109" w:rsidP="00491109">
      <w:pPr>
        <w:spacing w:line="240" w:lineRule="auto"/>
        <w:jc w:val="center"/>
        <w:rPr>
          <w:rFonts w:ascii="Times New Roman" w:eastAsia="Yu Mincho" w:hAnsi="Times New Roman" w:cs="Times New Roman"/>
          <w:sz w:val="24"/>
          <w:szCs w:val="24"/>
          <w:lang w:eastAsia="ja-JP"/>
        </w:rPr>
      </w:pPr>
      <w:bookmarkStart w:id="2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25"/>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18EC1F72"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0CEAC30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6"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The spatial and temporal analysis show similar pattern like overall traffic and PT 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03361AEE"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ut</w:t>
      </w:r>
      <w:bookmarkEnd w:id="26"/>
      <w:r>
        <w:rPr>
          <w:rFonts w:ascii="Times New Roman" w:eastAsia="Yu Mincho" w:hAnsi="Times New Roman" w:cs="Times New Roman"/>
          <w:sz w:val="24"/>
          <w:szCs w:val="24"/>
          <w:lang w:eastAsia="ja-JP"/>
        </w:rPr>
        <w:t>ure direction of the transfer studies can also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noProof/>
          <w:sz w:val="24"/>
          <w:szCs w:val="24"/>
        </w:rPr>
        <w:lastRenderedPageBreak/>
        <w:t>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 xml:space="preserve">Transportation Research Part C: </w:t>
      </w:r>
      <w:r w:rsidRPr="009A3634">
        <w:rPr>
          <w:rFonts w:ascii="Times New Roman" w:hAnsi="Times New Roman" w:cs="Times New Roman"/>
          <w:i/>
          <w:iCs/>
          <w:noProof/>
          <w:sz w:val="24"/>
          <w:szCs w:val="24"/>
        </w:rPr>
        <w:lastRenderedPageBreak/>
        <w:t>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u, Luyu" w:date="2019-09-16T17:09:00Z" w:initials="LL">
    <w:p w14:paraId="5786864B" w14:textId="77777777" w:rsidR="001C7CFD" w:rsidRDefault="001C7CFD"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C7CFD" w:rsidRDefault="001C7CFD" w:rsidP="001A19D6">
      <w:pPr>
        <w:pStyle w:val="CommentText"/>
      </w:pPr>
    </w:p>
    <w:p w14:paraId="653D4748" w14:textId="77777777" w:rsidR="001C7CFD" w:rsidRDefault="001C7CFD"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C7CFD" w:rsidRDefault="001C7CFD" w:rsidP="001A19D6">
      <w:pPr>
        <w:pStyle w:val="CommentText"/>
      </w:pPr>
    </w:p>
    <w:p w14:paraId="005376B5" w14:textId="595E0AE8" w:rsidR="001C7CFD" w:rsidRDefault="001C7CFD"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C7CFD" w:rsidRDefault="001C7CFD" w:rsidP="001A19D6">
      <w:pPr>
        <w:pStyle w:val="CommentText"/>
      </w:pPr>
    </w:p>
    <w:p w14:paraId="79699326" w14:textId="4B1B4E0A" w:rsidR="001C7CFD" w:rsidRDefault="001C7CFD" w:rsidP="001A19D6">
      <w:pPr>
        <w:pStyle w:val="CommentText"/>
      </w:pPr>
      <w:r>
        <w:t>Are “find/found”, “investigate/investigated”, and other “action” verb also included in this genre?</w:t>
      </w:r>
    </w:p>
    <w:p w14:paraId="28EBBC45" w14:textId="76A268BF" w:rsidR="001C7CFD" w:rsidRDefault="001C7CFD">
      <w:pPr>
        <w:pStyle w:val="CommentText"/>
      </w:pPr>
    </w:p>
    <w:p w14:paraId="4F9964BE" w14:textId="718DBD1B" w:rsidR="001C7CFD" w:rsidRDefault="001C7CFD">
      <w:pPr>
        <w:pStyle w:val="CommentText"/>
      </w:pPr>
      <w:r>
        <w:t xml:space="preserve">One of my source: </w:t>
      </w:r>
      <w:hyperlink r:id="rId1" w:history="1">
        <w:r>
          <w:rPr>
            <w:rStyle w:val="Hyperlink"/>
          </w:rPr>
          <w:t>https://www.theclassroom.com/apa-style-recommend-using-present-tense-2072.html</w:t>
        </w:r>
      </w:hyperlink>
    </w:p>
    <w:p w14:paraId="659CAF17" w14:textId="46F5EFFA" w:rsidR="001C7CFD" w:rsidRDefault="001C7CFD">
      <w:pPr>
        <w:pStyle w:val="CommentText"/>
      </w:pPr>
    </w:p>
    <w:p w14:paraId="640435DD" w14:textId="77777777" w:rsidR="001C7CFD" w:rsidRDefault="001C7CFD">
      <w:pPr>
        <w:pStyle w:val="CommentText"/>
      </w:pPr>
    </w:p>
  </w:comment>
  <w:comment w:id="1" w:author="Liu, Luyu" w:date="2019-09-16T17:48:00Z" w:initials="LL">
    <w:p w14:paraId="10935CA5" w14:textId="3E5334EE" w:rsidR="001C7CFD" w:rsidRDefault="001C7CFD">
      <w:pPr>
        <w:pStyle w:val="CommentText"/>
      </w:pPr>
      <w:r>
        <w:rPr>
          <w:rStyle w:val="CommentReference"/>
        </w:rPr>
        <w:annotationRef/>
      </w:r>
      <w:r>
        <w:t>Again, you can see I am being inconsistent with myself. I changed the present to past tense.</w:t>
      </w:r>
    </w:p>
  </w:comment>
  <w:comment w:id="7" w:author="Luyu Liu" w:date="2019-09-14T15:13:00Z" w:initials="LL">
    <w:p w14:paraId="38D43401" w14:textId="0FD9D31A" w:rsidR="001C7CFD" w:rsidRDefault="001C7CFD">
      <w:pPr>
        <w:pStyle w:val="CommentText"/>
      </w:pPr>
      <w:r>
        <w:rPr>
          <w:rStyle w:val="CommentReference"/>
        </w:rPr>
        <w:annotationRef/>
      </w:r>
      <w:r>
        <w:t>This one is extra good. I think I will keep it.</w:t>
      </w:r>
    </w:p>
  </w:comment>
  <w:comment w:id="8" w:author="Luyu Liu" w:date="2019-09-14T15:17:00Z" w:initials="LL">
    <w:p w14:paraId="7A2479EF" w14:textId="3006875C" w:rsidR="001C7CFD" w:rsidRDefault="001C7CFD">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B33A0" w14:textId="77777777" w:rsidR="00BD36AB" w:rsidRDefault="00BD36AB" w:rsidP="00491109">
      <w:pPr>
        <w:spacing w:after="0" w:line="240" w:lineRule="auto"/>
      </w:pPr>
      <w:r>
        <w:separator/>
      </w:r>
    </w:p>
  </w:endnote>
  <w:endnote w:type="continuationSeparator" w:id="0">
    <w:p w14:paraId="07CF7E0A" w14:textId="77777777" w:rsidR="00BD36AB" w:rsidRDefault="00BD36AB"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2EE03" w14:textId="77777777" w:rsidR="00BD36AB" w:rsidRDefault="00BD36AB" w:rsidP="00491109">
      <w:pPr>
        <w:spacing w:after="0" w:line="240" w:lineRule="auto"/>
      </w:pPr>
      <w:r>
        <w:separator/>
      </w:r>
    </w:p>
  </w:footnote>
  <w:footnote w:type="continuationSeparator" w:id="0">
    <w:p w14:paraId="62B6C383" w14:textId="77777777" w:rsidR="00BD36AB" w:rsidRDefault="00BD36AB" w:rsidP="00491109">
      <w:pPr>
        <w:spacing w:after="0" w:line="240" w:lineRule="auto"/>
      </w:pPr>
      <w:r>
        <w:continuationSeparator/>
      </w:r>
    </w:p>
  </w:footnote>
  <w:footnote w:id="1">
    <w:p w14:paraId="221015B9" w14:textId="77777777" w:rsidR="001C7CFD" w:rsidRDefault="001C7CFD" w:rsidP="00491109">
      <w:pPr>
        <w:pStyle w:val="Footer"/>
        <w:rPr>
          <w:sz w:val="18"/>
        </w:rPr>
      </w:pPr>
      <w:r w:rsidRPr="00CE0389">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1C7CFD" w:rsidRDefault="001C7CF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32C2"/>
    <w:rsid w:val="000432D6"/>
    <w:rsid w:val="00044234"/>
    <w:rsid w:val="00044528"/>
    <w:rsid w:val="00051663"/>
    <w:rsid w:val="00054CF9"/>
    <w:rsid w:val="0005679C"/>
    <w:rsid w:val="00060006"/>
    <w:rsid w:val="00060139"/>
    <w:rsid w:val="00066878"/>
    <w:rsid w:val="000829EC"/>
    <w:rsid w:val="00083253"/>
    <w:rsid w:val="00090499"/>
    <w:rsid w:val="0009498F"/>
    <w:rsid w:val="000A1251"/>
    <w:rsid w:val="000A3416"/>
    <w:rsid w:val="000A7901"/>
    <w:rsid w:val="000B4311"/>
    <w:rsid w:val="000B5297"/>
    <w:rsid w:val="000D1429"/>
    <w:rsid w:val="000E31F0"/>
    <w:rsid w:val="000F2F58"/>
    <w:rsid w:val="000F6EE0"/>
    <w:rsid w:val="000F75F6"/>
    <w:rsid w:val="00102C46"/>
    <w:rsid w:val="00106441"/>
    <w:rsid w:val="00110835"/>
    <w:rsid w:val="00122804"/>
    <w:rsid w:val="00137203"/>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353C"/>
    <w:rsid w:val="001B7FD9"/>
    <w:rsid w:val="001C3C4B"/>
    <w:rsid w:val="001C3E5F"/>
    <w:rsid w:val="001C5D7C"/>
    <w:rsid w:val="001C7402"/>
    <w:rsid w:val="001C7CFD"/>
    <w:rsid w:val="001D50EA"/>
    <w:rsid w:val="001D6B08"/>
    <w:rsid w:val="001E2934"/>
    <w:rsid w:val="001F369C"/>
    <w:rsid w:val="00201149"/>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71F0F"/>
    <w:rsid w:val="0027552E"/>
    <w:rsid w:val="00285491"/>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6CAB"/>
    <w:rsid w:val="003706EE"/>
    <w:rsid w:val="00372DF8"/>
    <w:rsid w:val="0037699F"/>
    <w:rsid w:val="003816A2"/>
    <w:rsid w:val="00382312"/>
    <w:rsid w:val="00391233"/>
    <w:rsid w:val="00391E36"/>
    <w:rsid w:val="00391F8C"/>
    <w:rsid w:val="00393809"/>
    <w:rsid w:val="003A25E3"/>
    <w:rsid w:val="003A31FB"/>
    <w:rsid w:val="003A33CD"/>
    <w:rsid w:val="003A4266"/>
    <w:rsid w:val="003B0CDB"/>
    <w:rsid w:val="003C700A"/>
    <w:rsid w:val="003D2880"/>
    <w:rsid w:val="003D536A"/>
    <w:rsid w:val="003D68E2"/>
    <w:rsid w:val="003E4675"/>
    <w:rsid w:val="003E69FA"/>
    <w:rsid w:val="003F507F"/>
    <w:rsid w:val="003F5491"/>
    <w:rsid w:val="003F636D"/>
    <w:rsid w:val="003F7E66"/>
    <w:rsid w:val="00416912"/>
    <w:rsid w:val="00417FB8"/>
    <w:rsid w:val="004204CE"/>
    <w:rsid w:val="00430E2C"/>
    <w:rsid w:val="00431424"/>
    <w:rsid w:val="00432862"/>
    <w:rsid w:val="004336CD"/>
    <w:rsid w:val="00444A8E"/>
    <w:rsid w:val="0044586E"/>
    <w:rsid w:val="004521CF"/>
    <w:rsid w:val="00452363"/>
    <w:rsid w:val="0045276C"/>
    <w:rsid w:val="0045294D"/>
    <w:rsid w:val="0046248B"/>
    <w:rsid w:val="004652DA"/>
    <w:rsid w:val="00472A88"/>
    <w:rsid w:val="00473EB9"/>
    <w:rsid w:val="00477FBA"/>
    <w:rsid w:val="00480DB5"/>
    <w:rsid w:val="0048485F"/>
    <w:rsid w:val="00491109"/>
    <w:rsid w:val="00497227"/>
    <w:rsid w:val="004A69BE"/>
    <w:rsid w:val="004A6BDB"/>
    <w:rsid w:val="004B128D"/>
    <w:rsid w:val="004B5818"/>
    <w:rsid w:val="004B5947"/>
    <w:rsid w:val="004C0F86"/>
    <w:rsid w:val="004C3C43"/>
    <w:rsid w:val="004C5541"/>
    <w:rsid w:val="004C6E4E"/>
    <w:rsid w:val="004C7134"/>
    <w:rsid w:val="004D436F"/>
    <w:rsid w:val="004E1BBB"/>
    <w:rsid w:val="004E216B"/>
    <w:rsid w:val="004E29CA"/>
    <w:rsid w:val="004E5439"/>
    <w:rsid w:val="004F597B"/>
    <w:rsid w:val="004F7277"/>
    <w:rsid w:val="005001C6"/>
    <w:rsid w:val="0050213F"/>
    <w:rsid w:val="005060E0"/>
    <w:rsid w:val="005065B2"/>
    <w:rsid w:val="00511CC7"/>
    <w:rsid w:val="00513250"/>
    <w:rsid w:val="0051744E"/>
    <w:rsid w:val="00521DBD"/>
    <w:rsid w:val="00537810"/>
    <w:rsid w:val="00542F21"/>
    <w:rsid w:val="00544F9C"/>
    <w:rsid w:val="00547D24"/>
    <w:rsid w:val="00551745"/>
    <w:rsid w:val="005566A1"/>
    <w:rsid w:val="005612B6"/>
    <w:rsid w:val="00573633"/>
    <w:rsid w:val="00576480"/>
    <w:rsid w:val="005904FB"/>
    <w:rsid w:val="00591EC6"/>
    <w:rsid w:val="00596D0C"/>
    <w:rsid w:val="005A008E"/>
    <w:rsid w:val="005A0B05"/>
    <w:rsid w:val="005A3D83"/>
    <w:rsid w:val="005B44A0"/>
    <w:rsid w:val="005B5EC7"/>
    <w:rsid w:val="005C10C1"/>
    <w:rsid w:val="005C247B"/>
    <w:rsid w:val="005D5F09"/>
    <w:rsid w:val="005D716C"/>
    <w:rsid w:val="005E2458"/>
    <w:rsid w:val="005E4C90"/>
    <w:rsid w:val="005E55E3"/>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B6338"/>
    <w:rsid w:val="006B7A0F"/>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712B2"/>
    <w:rsid w:val="007717B7"/>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45E7"/>
    <w:rsid w:val="00835A97"/>
    <w:rsid w:val="00841013"/>
    <w:rsid w:val="00844950"/>
    <w:rsid w:val="008570B5"/>
    <w:rsid w:val="00862190"/>
    <w:rsid w:val="00866338"/>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796D"/>
    <w:rsid w:val="00901341"/>
    <w:rsid w:val="0090604C"/>
    <w:rsid w:val="00907E90"/>
    <w:rsid w:val="0093017D"/>
    <w:rsid w:val="009316ED"/>
    <w:rsid w:val="0093588A"/>
    <w:rsid w:val="0094217E"/>
    <w:rsid w:val="00944153"/>
    <w:rsid w:val="00955A21"/>
    <w:rsid w:val="009568F2"/>
    <w:rsid w:val="009578C7"/>
    <w:rsid w:val="009637FE"/>
    <w:rsid w:val="0096524C"/>
    <w:rsid w:val="00967995"/>
    <w:rsid w:val="009703A5"/>
    <w:rsid w:val="009946DE"/>
    <w:rsid w:val="009A3634"/>
    <w:rsid w:val="009A4F28"/>
    <w:rsid w:val="009A5FBF"/>
    <w:rsid w:val="009C05A6"/>
    <w:rsid w:val="009C1B71"/>
    <w:rsid w:val="009C26A6"/>
    <w:rsid w:val="009C4200"/>
    <w:rsid w:val="009D104A"/>
    <w:rsid w:val="009D2E59"/>
    <w:rsid w:val="009D5AFF"/>
    <w:rsid w:val="009D6E9B"/>
    <w:rsid w:val="009D718A"/>
    <w:rsid w:val="009E0D57"/>
    <w:rsid w:val="009E1647"/>
    <w:rsid w:val="009E2C4A"/>
    <w:rsid w:val="009E2D3B"/>
    <w:rsid w:val="009F3635"/>
    <w:rsid w:val="009F461C"/>
    <w:rsid w:val="00A02956"/>
    <w:rsid w:val="00A07C9B"/>
    <w:rsid w:val="00A1480C"/>
    <w:rsid w:val="00A15661"/>
    <w:rsid w:val="00A250CA"/>
    <w:rsid w:val="00A27817"/>
    <w:rsid w:val="00A320E2"/>
    <w:rsid w:val="00A36DEF"/>
    <w:rsid w:val="00A41306"/>
    <w:rsid w:val="00A44D75"/>
    <w:rsid w:val="00A44DB0"/>
    <w:rsid w:val="00A45F7A"/>
    <w:rsid w:val="00A472A2"/>
    <w:rsid w:val="00A52740"/>
    <w:rsid w:val="00A563CC"/>
    <w:rsid w:val="00A65C22"/>
    <w:rsid w:val="00A70BE7"/>
    <w:rsid w:val="00A81AC1"/>
    <w:rsid w:val="00A84EB0"/>
    <w:rsid w:val="00A856E7"/>
    <w:rsid w:val="00A87E72"/>
    <w:rsid w:val="00A93D64"/>
    <w:rsid w:val="00AA1116"/>
    <w:rsid w:val="00AA2B22"/>
    <w:rsid w:val="00AA6E76"/>
    <w:rsid w:val="00AB06B7"/>
    <w:rsid w:val="00AB36DC"/>
    <w:rsid w:val="00AB3E44"/>
    <w:rsid w:val="00AC1265"/>
    <w:rsid w:val="00AC57AE"/>
    <w:rsid w:val="00AC5CC1"/>
    <w:rsid w:val="00AD4EC7"/>
    <w:rsid w:val="00AD59F3"/>
    <w:rsid w:val="00AD66C6"/>
    <w:rsid w:val="00AE271D"/>
    <w:rsid w:val="00AE6DCC"/>
    <w:rsid w:val="00AF1CCE"/>
    <w:rsid w:val="00AF2754"/>
    <w:rsid w:val="00AF3919"/>
    <w:rsid w:val="00B01FE7"/>
    <w:rsid w:val="00B05DA5"/>
    <w:rsid w:val="00B10836"/>
    <w:rsid w:val="00B1197D"/>
    <w:rsid w:val="00B132C5"/>
    <w:rsid w:val="00B169B7"/>
    <w:rsid w:val="00B2329C"/>
    <w:rsid w:val="00B257BE"/>
    <w:rsid w:val="00B427F1"/>
    <w:rsid w:val="00B53162"/>
    <w:rsid w:val="00B53413"/>
    <w:rsid w:val="00B60398"/>
    <w:rsid w:val="00B66BD0"/>
    <w:rsid w:val="00B74C48"/>
    <w:rsid w:val="00B76F29"/>
    <w:rsid w:val="00B86D99"/>
    <w:rsid w:val="00B91863"/>
    <w:rsid w:val="00B95DD2"/>
    <w:rsid w:val="00BA1744"/>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7EF1"/>
    <w:rsid w:val="00C3043C"/>
    <w:rsid w:val="00C344B6"/>
    <w:rsid w:val="00C34D92"/>
    <w:rsid w:val="00C41A20"/>
    <w:rsid w:val="00C43F58"/>
    <w:rsid w:val="00C442D5"/>
    <w:rsid w:val="00C44A32"/>
    <w:rsid w:val="00C45CD0"/>
    <w:rsid w:val="00C50311"/>
    <w:rsid w:val="00C5103D"/>
    <w:rsid w:val="00C533F3"/>
    <w:rsid w:val="00C53F98"/>
    <w:rsid w:val="00C611DB"/>
    <w:rsid w:val="00C6452A"/>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472F"/>
    <w:rsid w:val="00D07DA3"/>
    <w:rsid w:val="00D13DF5"/>
    <w:rsid w:val="00D14C3D"/>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1859"/>
    <w:rsid w:val="00E142F9"/>
    <w:rsid w:val="00E15D87"/>
    <w:rsid w:val="00E22DA2"/>
    <w:rsid w:val="00E23B3D"/>
    <w:rsid w:val="00E27A4C"/>
    <w:rsid w:val="00E30BF7"/>
    <w:rsid w:val="00E402D3"/>
    <w:rsid w:val="00E419B3"/>
    <w:rsid w:val="00E47677"/>
    <w:rsid w:val="00E61140"/>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145D6"/>
    <w:rsid w:val="00F15D4C"/>
    <w:rsid w:val="00F17C4A"/>
    <w:rsid w:val="00F2122B"/>
    <w:rsid w:val="00F23C3E"/>
    <w:rsid w:val="00F24C26"/>
    <w:rsid w:val="00F32C97"/>
    <w:rsid w:val="00F37AE6"/>
    <w:rsid w:val="00F440AF"/>
    <w:rsid w:val="00F46FDC"/>
    <w:rsid w:val="00F510D6"/>
    <w:rsid w:val="00F5671C"/>
    <w:rsid w:val="00F63977"/>
    <w:rsid w:val="00F657CD"/>
    <w:rsid w:val="00F719D0"/>
    <w:rsid w:val="00F7253F"/>
    <w:rsid w:val="00F745EE"/>
    <w:rsid w:val="00F75DE6"/>
    <w:rsid w:val="00F76B38"/>
    <w:rsid w:val="00F813BD"/>
    <w:rsid w:val="00F851B8"/>
    <w:rsid w:val="00F91B00"/>
    <w:rsid w:val="00FB6085"/>
    <w:rsid w:val="00FB680F"/>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image" Target="media/image7.png"/><Relationship Id="rId27"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GhostBus\doc\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_descriptive!$Q$1</c:f>
              <c:strCache>
                <c:ptCount val="1"/>
                <c:pt idx="0">
                  <c:v>validation_ratio</c:v>
                </c:pt>
              </c:strCache>
            </c:strRef>
          </c:tx>
          <c:spPr>
            <a:ln w="28575" cap="rnd">
              <a:solidFill>
                <a:schemeClr val="accent1"/>
              </a:solidFill>
              <a:round/>
            </a:ln>
            <a:effectLst/>
          </c:spPr>
          <c:marker>
            <c:symbol val="none"/>
          </c:marker>
          <c:cat>
            <c:numRef>
              <c:f>all_descriptive!$B$2:$B$365</c:f>
              <c:numCache>
                <c:formatCode>m/d/yyyy</c:formatCode>
                <c:ptCount val="364"/>
                <c:pt idx="0">
                  <c:v>43227</c:v>
                </c:pt>
                <c:pt idx="1">
                  <c:v>43228</c:v>
                </c:pt>
                <c:pt idx="2">
                  <c:v>43229</c:v>
                </c:pt>
                <c:pt idx="3">
                  <c:v>43230</c:v>
                </c:pt>
                <c:pt idx="4">
                  <c:v>43231</c:v>
                </c:pt>
                <c:pt idx="5">
                  <c:v>43232</c:v>
                </c:pt>
                <c:pt idx="6">
                  <c:v>43233</c:v>
                </c:pt>
                <c:pt idx="7">
                  <c:v>43234</c:v>
                </c:pt>
                <c:pt idx="8">
                  <c:v>43235</c:v>
                </c:pt>
                <c:pt idx="9">
                  <c:v>43236</c:v>
                </c:pt>
                <c:pt idx="10">
                  <c:v>43237</c:v>
                </c:pt>
                <c:pt idx="11">
                  <c:v>43238</c:v>
                </c:pt>
                <c:pt idx="12">
                  <c:v>43239</c:v>
                </c:pt>
                <c:pt idx="13">
                  <c:v>43240</c:v>
                </c:pt>
                <c:pt idx="14">
                  <c:v>43241</c:v>
                </c:pt>
                <c:pt idx="15">
                  <c:v>43242</c:v>
                </c:pt>
                <c:pt idx="16">
                  <c:v>43243</c:v>
                </c:pt>
                <c:pt idx="17">
                  <c:v>43244</c:v>
                </c:pt>
                <c:pt idx="18">
                  <c:v>43245</c:v>
                </c:pt>
                <c:pt idx="19">
                  <c:v>43246</c:v>
                </c:pt>
                <c:pt idx="20">
                  <c:v>43247</c:v>
                </c:pt>
                <c:pt idx="21">
                  <c:v>43248</c:v>
                </c:pt>
                <c:pt idx="22">
                  <c:v>43249</c:v>
                </c:pt>
                <c:pt idx="23">
                  <c:v>43250</c:v>
                </c:pt>
                <c:pt idx="24">
                  <c:v>43251</c:v>
                </c:pt>
                <c:pt idx="25">
                  <c:v>43252</c:v>
                </c:pt>
                <c:pt idx="26">
                  <c:v>43253</c:v>
                </c:pt>
                <c:pt idx="27">
                  <c:v>43254</c:v>
                </c:pt>
                <c:pt idx="28">
                  <c:v>43255</c:v>
                </c:pt>
                <c:pt idx="29">
                  <c:v>43256</c:v>
                </c:pt>
                <c:pt idx="30">
                  <c:v>43257</c:v>
                </c:pt>
                <c:pt idx="31">
                  <c:v>43258</c:v>
                </c:pt>
                <c:pt idx="32">
                  <c:v>43259</c:v>
                </c:pt>
                <c:pt idx="33">
                  <c:v>43260</c:v>
                </c:pt>
                <c:pt idx="34">
                  <c:v>43261</c:v>
                </c:pt>
                <c:pt idx="35">
                  <c:v>43262</c:v>
                </c:pt>
                <c:pt idx="36">
                  <c:v>43263</c:v>
                </c:pt>
                <c:pt idx="37">
                  <c:v>43264</c:v>
                </c:pt>
                <c:pt idx="38">
                  <c:v>43265</c:v>
                </c:pt>
                <c:pt idx="39">
                  <c:v>43266</c:v>
                </c:pt>
                <c:pt idx="40">
                  <c:v>43267</c:v>
                </c:pt>
                <c:pt idx="41">
                  <c:v>43268</c:v>
                </c:pt>
                <c:pt idx="42">
                  <c:v>43269</c:v>
                </c:pt>
                <c:pt idx="43">
                  <c:v>43270</c:v>
                </c:pt>
                <c:pt idx="44">
                  <c:v>43271</c:v>
                </c:pt>
                <c:pt idx="45">
                  <c:v>43272</c:v>
                </c:pt>
                <c:pt idx="46">
                  <c:v>43273</c:v>
                </c:pt>
                <c:pt idx="47">
                  <c:v>43274</c:v>
                </c:pt>
                <c:pt idx="48">
                  <c:v>43275</c:v>
                </c:pt>
                <c:pt idx="49">
                  <c:v>43276</c:v>
                </c:pt>
                <c:pt idx="50">
                  <c:v>43277</c:v>
                </c:pt>
                <c:pt idx="51">
                  <c:v>43278</c:v>
                </c:pt>
                <c:pt idx="52">
                  <c:v>43279</c:v>
                </c:pt>
                <c:pt idx="53">
                  <c:v>43280</c:v>
                </c:pt>
                <c:pt idx="54">
                  <c:v>43281</c:v>
                </c:pt>
                <c:pt idx="55">
                  <c:v>43282</c:v>
                </c:pt>
                <c:pt idx="56">
                  <c:v>43283</c:v>
                </c:pt>
                <c:pt idx="57">
                  <c:v>43284</c:v>
                </c:pt>
                <c:pt idx="58">
                  <c:v>43285</c:v>
                </c:pt>
                <c:pt idx="59">
                  <c:v>43286</c:v>
                </c:pt>
                <c:pt idx="60">
                  <c:v>43287</c:v>
                </c:pt>
                <c:pt idx="61">
                  <c:v>43288</c:v>
                </c:pt>
                <c:pt idx="62">
                  <c:v>43289</c:v>
                </c:pt>
                <c:pt idx="63">
                  <c:v>43290</c:v>
                </c:pt>
                <c:pt idx="64">
                  <c:v>43291</c:v>
                </c:pt>
                <c:pt idx="65">
                  <c:v>43292</c:v>
                </c:pt>
                <c:pt idx="66">
                  <c:v>43293</c:v>
                </c:pt>
                <c:pt idx="67">
                  <c:v>43294</c:v>
                </c:pt>
                <c:pt idx="68">
                  <c:v>43295</c:v>
                </c:pt>
                <c:pt idx="69">
                  <c:v>43296</c:v>
                </c:pt>
                <c:pt idx="70">
                  <c:v>43297</c:v>
                </c:pt>
                <c:pt idx="71">
                  <c:v>43298</c:v>
                </c:pt>
                <c:pt idx="72">
                  <c:v>43299</c:v>
                </c:pt>
                <c:pt idx="73">
                  <c:v>43300</c:v>
                </c:pt>
                <c:pt idx="74">
                  <c:v>43301</c:v>
                </c:pt>
                <c:pt idx="75">
                  <c:v>43302</c:v>
                </c:pt>
                <c:pt idx="76">
                  <c:v>43303</c:v>
                </c:pt>
                <c:pt idx="77">
                  <c:v>43304</c:v>
                </c:pt>
                <c:pt idx="78">
                  <c:v>43305</c:v>
                </c:pt>
                <c:pt idx="79">
                  <c:v>43306</c:v>
                </c:pt>
                <c:pt idx="80">
                  <c:v>43307</c:v>
                </c:pt>
                <c:pt idx="81">
                  <c:v>43308</c:v>
                </c:pt>
                <c:pt idx="82">
                  <c:v>43309</c:v>
                </c:pt>
                <c:pt idx="83">
                  <c:v>43310</c:v>
                </c:pt>
                <c:pt idx="84">
                  <c:v>43311</c:v>
                </c:pt>
                <c:pt idx="85">
                  <c:v>43312</c:v>
                </c:pt>
                <c:pt idx="86">
                  <c:v>43313</c:v>
                </c:pt>
                <c:pt idx="87">
                  <c:v>43314</c:v>
                </c:pt>
                <c:pt idx="88">
                  <c:v>43315</c:v>
                </c:pt>
                <c:pt idx="89">
                  <c:v>43316</c:v>
                </c:pt>
                <c:pt idx="90">
                  <c:v>43317</c:v>
                </c:pt>
                <c:pt idx="91">
                  <c:v>43318</c:v>
                </c:pt>
                <c:pt idx="92">
                  <c:v>43319</c:v>
                </c:pt>
                <c:pt idx="93">
                  <c:v>43320</c:v>
                </c:pt>
                <c:pt idx="94">
                  <c:v>43321</c:v>
                </c:pt>
                <c:pt idx="95">
                  <c:v>43322</c:v>
                </c:pt>
                <c:pt idx="96">
                  <c:v>43323</c:v>
                </c:pt>
                <c:pt idx="97">
                  <c:v>43324</c:v>
                </c:pt>
                <c:pt idx="98">
                  <c:v>43325</c:v>
                </c:pt>
                <c:pt idx="99">
                  <c:v>43326</c:v>
                </c:pt>
                <c:pt idx="100">
                  <c:v>43327</c:v>
                </c:pt>
                <c:pt idx="101">
                  <c:v>43328</c:v>
                </c:pt>
                <c:pt idx="102">
                  <c:v>43329</c:v>
                </c:pt>
                <c:pt idx="103">
                  <c:v>43330</c:v>
                </c:pt>
                <c:pt idx="104">
                  <c:v>43331</c:v>
                </c:pt>
                <c:pt idx="105">
                  <c:v>43332</c:v>
                </c:pt>
                <c:pt idx="106">
                  <c:v>43333</c:v>
                </c:pt>
                <c:pt idx="107">
                  <c:v>43334</c:v>
                </c:pt>
                <c:pt idx="108">
                  <c:v>43335</c:v>
                </c:pt>
                <c:pt idx="109">
                  <c:v>43336</c:v>
                </c:pt>
                <c:pt idx="110">
                  <c:v>43337</c:v>
                </c:pt>
                <c:pt idx="111">
                  <c:v>43338</c:v>
                </c:pt>
                <c:pt idx="112">
                  <c:v>43339</c:v>
                </c:pt>
                <c:pt idx="113">
                  <c:v>43340</c:v>
                </c:pt>
                <c:pt idx="114">
                  <c:v>43341</c:v>
                </c:pt>
                <c:pt idx="115">
                  <c:v>43342</c:v>
                </c:pt>
                <c:pt idx="116">
                  <c:v>43343</c:v>
                </c:pt>
                <c:pt idx="117">
                  <c:v>43344</c:v>
                </c:pt>
                <c:pt idx="118">
                  <c:v>43345</c:v>
                </c:pt>
                <c:pt idx="119">
                  <c:v>43346</c:v>
                </c:pt>
                <c:pt idx="120">
                  <c:v>43347</c:v>
                </c:pt>
                <c:pt idx="121">
                  <c:v>43348</c:v>
                </c:pt>
                <c:pt idx="122">
                  <c:v>43349</c:v>
                </c:pt>
                <c:pt idx="123">
                  <c:v>43350</c:v>
                </c:pt>
                <c:pt idx="124">
                  <c:v>43351</c:v>
                </c:pt>
                <c:pt idx="125">
                  <c:v>43352</c:v>
                </c:pt>
                <c:pt idx="126">
                  <c:v>43353</c:v>
                </c:pt>
                <c:pt idx="127">
                  <c:v>43354</c:v>
                </c:pt>
                <c:pt idx="128">
                  <c:v>43355</c:v>
                </c:pt>
                <c:pt idx="129">
                  <c:v>43356</c:v>
                </c:pt>
                <c:pt idx="130">
                  <c:v>43357</c:v>
                </c:pt>
                <c:pt idx="131">
                  <c:v>43358</c:v>
                </c:pt>
                <c:pt idx="132">
                  <c:v>43359</c:v>
                </c:pt>
                <c:pt idx="133">
                  <c:v>43360</c:v>
                </c:pt>
                <c:pt idx="134">
                  <c:v>43361</c:v>
                </c:pt>
                <c:pt idx="135">
                  <c:v>43362</c:v>
                </c:pt>
                <c:pt idx="136">
                  <c:v>43363</c:v>
                </c:pt>
                <c:pt idx="137">
                  <c:v>43364</c:v>
                </c:pt>
                <c:pt idx="138">
                  <c:v>43365</c:v>
                </c:pt>
                <c:pt idx="139">
                  <c:v>43366</c:v>
                </c:pt>
                <c:pt idx="140">
                  <c:v>43367</c:v>
                </c:pt>
                <c:pt idx="141">
                  <c:v>43368</c:v>
                </c:pt>
                <c:pt idx="142">
                  <c:v>43369</c:v>
                </c:pt>
                <c:pt idx="143">
                  <c:v>43370</c:v>
                </c:pt>
                <c:pt idx="144">
                  <c:v>43371</c:v>
                </c:pt>
                <c:pt idx="145">
                  <c:v>43372</c:v>
                </c:pt>
                <c:pt idx="146">
                  <c:v>43373</c:v>
                </c:pt>
                <c:pt idx="147">
                  <c:v>43374</c:v>
                </c:pt>
                <c:pt idx="148">
                  <c:v>43375</c:v>
                </c:pt>
                <c:pt idx="149">
                  <c:v>43376</c:v>
                </c:pt>
                <c:pt idx="150">
                  <c:v>43377</c:v>
                </c:pt>
                <c:pt idx="151">
                  <c:v>43378</c:v>
                </c:pt>
                <c:pt idx="152">
                  <c:v>43379</c:v>
                </c:pt>
                <c:pt idx="153">
                  <c:v>43380</c:v>
                </c:pt>
                <c:pt idx="154">
                  <c:v>43381</c:v>
                </c:pt>
                <c:pt idx="155">
                  <c:v>43382</c:v>
                </c:pt>
                <c:pt idx="156">
                  <c:v>43383</c:v>
                </c:pt>
                <c:pt idx="157">
                  <c:v>43384</c:v>
                </c:pt>
                <c:pt idx="158">
                  <c:v>43385</c:v>
                </c:pt>
                <c:pt idx="159">
                  <c:v>43386</c:v>
                </c:pt>
                <c:pt idx="160">
                  <c:v>43387</c:v>
                </c:pt>
                <c:pt idx="161">
                  <c:v>43388</c:v>
                </c:pt>
                <c:pt idx="162">
                  <c:v>43389</c:v>
                </c:pt>
                <c:pt idx="163">
                  <c:v>43390</c:v>
                </c:pt>
                <c:pt idx="164">
                  <c:v>43391</c:v>
                </c:pt>
                <c:pt idx="165">
                  <c:v>43392</c:v>
                </c:pt>
                <c:pt idx="166">
                  <c:v>43393</c:v>
                </c:pt>
                <c:pt idx="167">
                  <c:v>43394</c:v>
                </c:pt>
                <c:pt idx="168">
                  <c:v>43395</c:v>
                </c:pt>
                <c:pt idx="169">
                  <c:v>43396</c:v>
                </c:pt>
                <c:pt idx="170">
                  <c:v>43397</c:v>
                </c:pt>
                <c:pt idx="171">
                  <c:v>43398</c:v>
                </c:pt>
                <c:pt idx="172">
                  <c:v>43399</c:v>
                </c:pt>
                <c:pt idx="173">
                  <c:v>43400</c:v>
                </c:pt>
                <c:pt idx="174">
                  <c:v>43401</c:v>
                </c:pt>
                <c:pt idx="175">
                  <c:v>43402</c:v>
                </c:pt>
                <c:pt idx="176">
                  <c:v>43403</c:v>
                </c:pt>
                <c:pt idx="177">
                  <c:v>43404</c:v>
                </c:pt>
                <c:pt idx="178">
                  <c:v>43405</c:v>
                </c:pt>
                <c:pt idx="179">
                  <c:v>43406</c:v>
                </c:pt>
                <c:pt idx="180">
                  <c:v>43407</c:v>
                </c:pt>
                <c:pt idx="181">
                  <c:v>43408</c:v>
                </c:pt>
                <c:pt idx="182">
                  <c:v>43409</c:v>
                </c:pt>
                <c:pt idx="183">
                  <c:v>43410</c:v>
                </c:pt>
                <c:pt idx="184">
                  <c:v>43411</c:v>
                </c:pt>
                <c:pt idx="185">
                  <c:v>43412</c:v>
                </c:pt>
                <c:pt idx="186">
                  <c:v>43413</c:v>
                </c:pt>
                <c:pt idx="187">
                  <c:v>43414</c:v>
                </c:pt>
                <c:pt idx="188">
                  <c:v>43415</c:v>
                </c:pt>
                <c:pt idx="189">
                  <c:v>43416</c:v>
                </c:pt>
                <c:pt idx="190">
                  <c:v>43417</c:v>
                </c:pt>
                <c:pt idx="191">
                  <c:v>43418</c:v>
                </c:pt>
                <c:pt idx="192">
                  <c:v>43419</c:v>
                </c:pt>
                <c:pt idx="193">
                  <c:v>43420</c:v>
                </c:pt>
                <c:pt idx="194">
                  <c:v>43421</c:v>
                </c:pt>
                <c:pt idx="195">
                  <c:v>43422</c:v>
                </c:pt>
                <c:pt idx="196">
                  <c:v>43423</c:v>
                </c:pt>
                <c:pt idx="197">
                  <c:v>43424</c:v>
                </c:pt>
                <c:pt idx="198">
                  <c:v>43425</c:v>
                </c:pt>
                <c:pt idx="199">
                  <c:v>43426</c:v>
                </c:pt>
                <c:pt idx="200">
                  <c:v>43427</c:v>
                </c:pt>
                <c:pt idx="201">
                  <c:v>43428</c:v>
                </c:pt>
                <c:pt idx="202">
                  <c:v>43429</c:v>
                </c:pt>
                <c:pt idx="203">
                  <c:v>43430</c:v>
                </c:pt>
                <c:pt idx="204">
                  <c:v>43431</c:v>
                </c:pt>
                <c:pt idx="205">
                  <c:v>43432</c:v>
                </c:pt>
                <c:pt idx="206">
                  <c:v>43433</c:v>
                </c:pt>
                <c:pt idx="207">
                  <c:v>43434</c:v>
                </c:pt>
                <c:pt idx="208">
                  <c:v>43435</c:v>
                </c:pt>
                <c:pt idx="209">
                  <c:v>43436</c:v>
                </c:pt>
                <c:pt idx="210">
                  <c:v>43437</c:v>
                </c:pt>
                <c:pt idx="211">
                  <c:v>43438</c:v>
                </c:pt>
                <c:pt idx="212">
                  <c:v>43439</c:v>
                </c:pt>
                <c:pt idx="213">
                  <c:v>43440</c:v>
                </c:pt>
                <c:pt idx="214">
                  <c:v>43441</c:v>
                </c:pt>
                <c:pt idx="215">
                  <c:v>43442</c:v>
                </c:pt>
                <c:pt idx="216">
                  <c:v>43443</c:v>
                </c:pt>
                <c:pt idx="217">
                  <c:v>43444</c:v>
                </c:pt>
                <c:pt idx="218">
                  <c:v>43445</c:v>
                </c:pt>
                <c:pt idx="219">
                  <c:v>43446</c:v>
                </c:pt>
                <c:pt idx="220">
                  <c:v>43447</c:v>
                </c:pt>
                <c:pt idx="221">
                  <c:v>43448</c:v>
                </c:pt>
                <c:pt idx="222">
                  <c:v>43449</c:v>
                </c:pt>
                <c:pt idx="223">
                  <c:v>43450</c:v>
                </c:pt>
                <c:pt idx="224">
                  <c:v>43451</c:v>
                </c:pt>
                <c:pt idx="225">
                  <c:v>43452</c:v>
                </c:pt>
                <c:pt idx="226">
                  <c:v>43453</c:v>
                </c:pt>
                <c:pt idx="227">
                  <c:v>43454</c:v>
                </c:pt>
                <c:pt idx="228">
                  <c:v>43455</c:v>
                </c:pt>
                <c:pt idx="229">
                  <c:v>43456</c:v>
                </c:pt>
                <c:pt idx="230">
                  <c:v>43457</c:v>
                </c:pt>
                <c:pt idx="231">
                  <c:v>43458</c:v>
                </c:pt>
                <c:pt idx="232">
                  <c:v>43459</c:v>
                </c:pt>
                <c:pt idx="233">
                  <c:v>43460</c:v>
                </c:pt>
                <c:pt idx="234">
                  <c:v>43461</c:v>
                </c:pt>
                <c:pt idx="235">
                  <c:v>43462</c:v>
                </c:pt>
                <c:pt idx="236">
                  <c:v>43463</c:v>
                </c:pt>
                <c:pt idx="237">
                  <c:v>43464</c:v>
                </c:pt>
                <c:pt idx="238">
                  <c:v>43465</c:v>
                </c:pt>
                <c:pt idx="239">
                  <c:v>43466</c:v>
                </c:pt>
                <c:pt idx="240">
                  <c:v>43467</c:v>
                </c:pt>
                <c:pt idx="241">
                  <c:v>43468</c:v>
                </c:pt>
                <c:pt idx="242">
                  <c:v>43469</c:v>
                </c:pt>
                <c:pt idx="243">
                  <c:v>43470</c:v>
                </c:pt>
                <c:pt idx="244">
                  <c:v>43471</c:v>
                </c:pt>
                <c:pt idx="245">
                  <c:v>43472</c:v>
                </c:pt>
                <c:pt idx="246">
                  <c:v>43473</c:v>
                </c:pt>
                <c:pt idx="247">
                  <c:v>43474</c:v>
                </c:pt>
                <c:pt idx="248">
                  <c:v>43475</c:v>
                </c:pt>
                <c:pt idx="249">
                  <c:v>43476</c:v>
                </c:pt>
                <c:pt idx="250">
                  <c:v>43477</c:v>
                </c:pt>
                <c:pt idx="251">
                  <c:v>43478</c:v>
                </c:pt>
                <c:pt idx="252">
                  <c:v>43479</c:v>
                </c:pt>
                <c:pt idx="253">
                  <c:v>43480</c:v>
                </c:pt>
                <c:pt idx="254">
                  <c:v>43481</c:v>
                </c:pt>
                <c:pt idx="255">
                  <c:v>43482</c:v>
                </c:pt>
                <c:pt idx="256">
                  <c:v>43483</c:v>
                </c:pt>
                <c:pt idx="257">
                  <c:v>43484</c:v>
                </c:pt>
                <c:pt idx="258">
                  <c:v>43485</c:v>
                </c:pt>
                <c:pt idx="259">
                  <c:v>43486</c:v>
                </c:pt>
                <c:pt idx="260">
                  <c:v>43487</c:v>
                </c:pt>
                <c:pt idx="261">
                  <c:v>43488</c:v>
                </c:pt>
                <c:pt idx="262">
                  <c:v>43489</c:v>
                </c:pt>
                <c:pt idx="263">
                  <c:v>43490</c:v>
                </c:pt>
                <c:pt idx="264">
                  <c:v>43491</c:v>
                </c:pt>
                <c:pt idx="265">
                  <c:v>43492</c:v>
                </c:pt>
                <c:pt idx="266">
                  <c:v>43493</c:v>
                </c:pt>
                <c:pt idx="267">
                  <c:v>43494</c:v>
                </c:pt>
                <c:pt idx="268">
                  <c:v>43495</c:v>
                </c:pt>
                <c:pt idx="269">
                  <c:v>43496</c:v>
                </c:pt>
                <c:pt idx="270">
                  <c:v>43497</c:v>
                </c:pt>
                <c:pt idx="271">
                  <c:v>43498</c:v>
                </c:pt>
                <c:pt idx="272">
                  <c:v>43499</c:v>
                </c:pt>
                <c:pt idx="273">
                  <c:v>43500</c:v>
                </c:pt>
                <c:pt idx="274">
                  <c:v>43501</c:v>
                </c:pt>
                <c:pt idx="275">
                  <c:v>43502</c:v>
                </c:pt>
                <c:pt idx="276">
                  <c:v>43503</c:v>
                </c:pt>
                <c:pt idx="277">
                  <c:v>43504</c:v>
                </c:pt>
                <c:pt idx="278">
                  <c:v>43505</c:v>
                </c:pt>
                <c:pt idx="279">
                  <c:v>43506</c:v>
                </c:pt>
                <c:pt idx="280">
                  <c:v>43507</c:v>
                </c:pt>
                <c:pt idx="281">
                  <c:v>43508</c:v>
                </c:pt>
                <c:pt idx="282">
                  <c:v>43509</c:v>
                </c:pt>
                <c:pt idx="283">
                  <c:v>43510</c:v>
                </c:pt>
                <c:pt idx="284">
                  <c:v>43511</c:v>
                </c:pt>
                <c:pt idx="285">
                  <c:v>43512</c:v>
                </c:pt>
                <c:pt idx="286">
                  <c:v>43513</c:v>
                </c:pt>
                <c:pt idx="287">
                  <c:v>43514</c:v>
                </c:pt>
                <c:pt idx="288">
                  <c:v>43515</c:v>
                </c:pt>
                <c:pt idx="289">
                  <c:v>43516</c:v>
                </c:pt>
                <c:pt idx="290">
                  <c:v>43517</c:v>
                </c:pt>
                <c:pt idx="291">
                  <c:v>43518</c:v>
                </c:pt>
                <c:pt idx="292">
                  <c:v>43519</c:v>
                </c:pt>
                <c:pt idx="293">
                  <c:v>43520</c:v>
                </c:pt>
                <c:pt idx="294">
                  <c:v>43521</c:v>
                </c:pt>
                <c:pt idx="295">
                  <c:v>43522</c:v>
                </c:pt>
                <c:pt idx="296">
                  <c:v>43523</c:v>
                </c:pt>
                <c:pt idx="297">
                  <c:v>43524</c:v>
                </c:pt>
                <c:pt idx="298">
                  <c:v>43525</c:v>
                </c:pt>
                <c:pt idx="299">
                  <c:v>43526</c:v>
                </c:pt>
                <c:pt idx="300">
                  <c:v>43527</c:v>
                </c:pt>
                <c:pt idx="301">
                  <c:v>43528</c:v>
                </c:pt>
                <c:pt idx="302">
                  <c:v>43529</c:v>
                </c:pt>
                <c:pt idx="303">
                  <c:v>43530</c:v>
                </c:pt>
                <c:pt idx="304">
                  <c:v>43531</c:v>
                </c:pt>
                <c:pt idx="305">
                  <c:v>43532</c:v>
                </c:pt>
                <c:pt idx="306">
                  <c:v>43533</c:v>
                </c:pt>
                <c:pt idx="307">
                  <c:v>43534</c:v>
                </c:pt>
                <c:pt idx="308">
                  <c:v>43535</c:v>
                </c:pt>
                <c:pt idx="309">
                  <c:v>43536</c:v>
                </c:pt>
                <c:pt idx="310">
                  <c:v>43537</c:v>
                </c:pt>
                <c:pt idx="311">
                  <c:v>43538</c:v>
                </c:pt>
                <c:pt idx="312">
                  <c:v>43539</c:v>
                </c:pt>
                <c:pt idx="313">
                  <c:v>43540</c:v>
                </c:pt>
                <c:pt idx="314">
                  <c:v>43541</c:v>
                </c:pt>
                <c:pt idx="315">
                  <c:v>43542</c:v>
                </c:pt>
                <c:pt idx="316">
                  <c:v>43543</c:v>
                </c:pt>
                <c:pt idx="317">
                  <c:v>43544</c:v>
                </c:pt>
                <c:pt idx="318">
                  <c:v>43545</c:v>
                </c:pt>
                <c:pt idx="319">
                  <c:v>43546</c:v>
                </c:pt>
                <c:pt idx="320">
                  <c:v>43547</c:v>
                </c:pt>
                <c:pt idx="321">
                  <c:v>43548</c:v>
                </c:pt>
                <c:pt idx="322">
                  <c:v>43549</c:v>
                </c:pt>
                <c:pt idx="323">
                  <c:v>43550</c:v>
                </c:pt>
                <c:pt idx="324">
                  <c:v>43551</c:v>
                </c:pt>
                <c:pt idx="325">
                  <c:v>43552</c:v>
                </c:pt>
                <c:pt idx="326">
                  <c:v>43553</c:v>
                </c:pt>
                <c:pt idx="327">
                  <c:v>43554</c:v>
                </c:pt>
                <c:pt idx="328">
                  <c:v>43555</c:v>
                </c:pt>
                <c:pt idx="329">
                  <c:v>43556</c:v>
                </c:pt>
                <c:pt idx="330">
                  <c:v>43557</c:v>
                </c:pt>
                <c:pt idx="331">
                  <c:v>43558</c:v>
                </c:pt>
                <c:pt idx="332">
                  <c:v>43559</c:v>
                </c:pt>
                <c:pt idx="333">
                  <c:v>43560</c:v>
                </c:pt>
                <c:pt idx="334">
                  <c:v>43561</c:v>
                </c:pt>
                <c:pt idx="335">
                  <c:v>43562</c:v>
                </c:pt>
                <c:pt idx="336">
                  <c:v>43563</c:v>
                </c:pt>
                <c:pt idx="337">
                  <c:v>43564</c:v>
                </c:pt>
                <c:pt idx="338">
                  <c:v>43565</c:v>
                </c:pt>
                <c:pt idx="339">
                  <c:v>43566</c:v>
                </c:pt>
                <c:pt idx="340">
                  <c:v>43567</c:v>
                </c:pt>
                <c:pt idx="341">
                  <c:v>43568</c:v>
                </c:pt>
                <c:pt idx="342">
                  <c:v>43569</c:v>
                </c:pt>
                <c:pt idx="343">
                  <c:v>43570</c:v>
                </c:pt>
                <c:pt idx="344">
                  <c:v>43571</c:v>
                </c:pt>
                <c:pt idx="345">
                  <c:v>43572</c:v>
                </c:pt>
                <c:pt idx="346">
                  <c:v>43573</c:v>
                </c:pt>
                <c:pt idx="347">
                  <c:v>43574</c:v>
                </c:pt>
                <c:pt idx="348">
                  <c:v>43575</c:v>
                </c:pt>
                <c:pt idx="349">
                  <c:v>43576</c:v>
                </c:pt>
                <c:pt idx="350">
                  <c:v>43577</c:v>
                </c:pt>
                <c:pt idx="351">
                  <c:v>43578</c:v>
                </c:pt>
                <c:pt idx="352">
                  <c:v>43579</c:v>
                </c:pt>
                <c:pt idx="353">
                  <c:v>43580</c:v>
                </c:pt>
                <c:pt idx="354">
                  <c:v>43581</c:v>
                </c:pt>
                <c:pt idx="355">
                  <c:v>43582</c:v>
                </c:pt>
                <c:pt idx="356">
                  <c:v>43583</c:v>
                </c:pt>
                <c:pt idx="357">
                  <c:v>43584</c:v>
                </c:pt>
                <c:pt idx="358">
                  <c:v>43585</c:v>
                </c:pt>
                <c:pt idx="359">
                  <c:v>43586</c:v>
                </c:pt>
                <c:pt idx="360">
                  <c:v>43587</c:v>
                </c:pt>
                <c:pt idx="361">
                  <c:v>43588</c:v>
                </c:pt>
                <c:pt idx="362">
                  <c:v>43589</c:v>
                </c:pt>
                <c:pt idx="363">
                  <c:v>43590</c:v>
                </c:pt>
              </c:numCache>
            </c:numRef>
          </c:cat>
          <c:val>
            <c:numRef>
              <c:f>all_descriptive!$Q$2:$Q$365</c:f>
              <c:numCache>
                <c:formatCode>General</c:formatCode>
                <c:ptCount val="364"/>
                <c:pt idx="0">
                  <c:v>0.48695469902098593</c:v>
                </c:pt>
                <c:pt idx="1">
                  <c:v>0.47864676173499704</c:v>
                </c:pt>
                <c:pt idx="2">
                  <c:v>0.49259153460181826</c:v>
                </c:pt>
                <c:pt idx="3">
                  <c:v>0.45077408594617047</c:v>
                </c:pt>
                <c:pt idx="4">
                  <c:v>0.40869623118923959</c:v>
                </c:pt>
                <c:pt idx="5">
                  <c:v>0.45631885641445868</c:v>
                </c:pt>
                <c:pt idx="6">
                  <c:v>0.39086360281893456</c:v>
                </c:pt>
                <c:pt idx="7">
                  <c:v>0.46017885739516678</c:v>
                </c:pt>
                <c:pt idx="8">
                  <c:v>0.46350799254293762</c:v>
                </c:pt>
                <c:pt idx="9">
                  <c:v>0.44204607533543855</c:v>
                </c:pt>
                <c:pt idx="10">
                  <c:v>0.47041932109917278</c:v>
                </c:pt>
                <c:pt idx="11">
                  <c:v>0.45357000597490538</c:v>
                </c:pt>
                <c:pt idx="12">
                  <c:v>0.46135248422769343</c:v>
                </c:pt>
                <c:pt idx="13">
                  <c:v>0.43775727249078028</c:v>
                </c:pt>
                <c:pt idx="14">
                  <c:v>0.47204907428613874</c:v>
                </c:pt>
                <c:pt idx="15">
                  <c:v>0.46939168816636101</c:v>
                </c:pt>
                <c:pt idx="16">
                  <c:v>0.47549754039004172</c:v>
                </c:pt>
                <c:pt idx="17">
                  <c:v>0.46440975984249533</c:v>
                </c:pt>
                <c:pt idx="18">
                  <c:v>0.44066403884886751</c:v>
                </c:pt>
                <c:pt idx="19">
                  <c:v>0.46233959588798296</c:v>
                </c:pt>
                <c:pt idx="20">
                  <c:v>0.47560994299025317</c:v>
                </c:pt>
                <c:pt idx="21">
                  <c:v>0.47977903254150778</c:v>
                </c:pt>
                <c:pt idx="22">
                  <c:v>0.44382659729243212</c:v>
                </c:pt>
                <c:pt idx="23">
                  <c:v>0.45182123001977104</c:v>
                </c:pt>
                <c:pt idx="24">
                  <c:v>0.44947443050460839</c:v>
                </c:pt>
                <c:pt idx="25">
                  <c:v>0.48522419832763813</c:v>
                </c:pt>
                <c:pt idx="26">
                  <c:v>0.46166269376701413</c:v>
                </c:pt>
                <c:pt idx="27">
                  <c:v>0.44357982661324563</c:v>
                </c:pt>
                <c:pt idx="28">
                  <c:v>0.46736536521760524</c:v>
                </c:pt>
                <c:pt idx="29">
                  <c:v>0.46191039333801448</c:v>
                </c:pt>
                <c:pt idx="30">
                  <c:v>0.33080366188362281</c:v>
                </c:pt>
                <c:pt idx="31">
                  <c:v>0.43918247418225814</c:v>
                </c:pt>
                <c:pt idx="32">
                  <c:v>0.47604194777238751</c:v>
                </c:pt>
                <c:pt idx="33">
                  <c:v>0.38078276754667473</c:v>
                </c:pt>
                <c:pt idx="34">
                  <c:v>0.3648769418475431</c:v>
                </c:pt>
                <c:pt idx="35">
                  <c:v>0.41477051180458602</c:v>
                </c:pt>
                <c:pt idx="36">
                  <c:v>0.4278734338081519</c:v>
                </c:pt>
                <c:pt idx="37">
                  <c:v>0.43130687797932271</c:v>
                </c:pt>
                <c:pt idx="38">
                  <c:v>0.47304609651206553</c:v>
                </c:pt>
                <c:pt idx="39">
                  <c:v>0.44286273024702472</c:v>
                </c:pt>
                <c:pt idx="40">
                  <c:v>0.44538687408018313</c:v>
                </c:pt>
                <c:pt idx="41">
                  <c:v>0.39116888286674473</c:v>
                </c:pt>
                <c:pt idx="42">
                  <c:v>0.41581305422840253</c:v>
                </c:pt>
                <c:pt idx="43">
                  <c:v>0.42111331713753686</c:v>
                </c:pt>
                <c:pt idx="44">
                  <c:v>0.41435482769114201</c:v>
                </c:pt>
                <c:pt idx="45">
                  <c:v>0.43077328334527903</c:v>
                </c:pt>
                <c:pt idx="46">
                  <c:v>0.41444485862517799</c:v>
                </c:pt>
                <c:pt idx="47">
                  <c:v>0.40104502233770645</c:v>
                </c:pt>
                <c:pt idx="48">
                  <c:v>0.38639952171446967</c:v>
                </c:pt>
                <c:pt idx="49">
                  <c:v>0.41179662689236274</c:v>
                </c:pt>
                <c:pt idx="50">
                  <c:v>0.38203365579022674</c:v>
                </c:pt>
                <c:pt idx="51">
                  <c:v>0.41750789716073117</c:v>
                </c:pt>
                <c:pt idx="52">
                  <c:v>0.43842079329884209</c:v>
                </c:pt>
                <c:pt idx="53">
                  <c:v>0.42028399306257774</c:v>
                </c:pt>
                <c:pt idx="54">
                  <c:v>0.42958942963857449</c:v>
                </c:pt>
                <c:pt idx="55">
                  <c:v>0.36319564452736697</c:v>
                </c:pt>
                <c:pt idx="56">
                  <c:v>0.42070460170670737</c:v>
                </c:pt>
                <c:pt idx="58">
                  <c:v>0.47019608744626562</c:v>
                </c:pt>
                <c:pt idx="59">
                  <c:v>0.4143219358491495</c:v>
                </c:pt>
                <c:pt idx="60">
                  <c:v>0.40801634280510468</c:v>
                </c:pt>
                <c:pt idx="61">
                  <c:v>0.45501425487870462</c:v>
                </c:pt>
                <c:pt idx="62">
                  <c:v>0.38205087691578449</c:v>
                </c:pt>
                <c:pt idx="63">
                  <c:v>0.39972496840853339</c:v>
                </c:pt>
                <c:pt idx="64">
                  <c:v>0.75122749590834692</c:v>
                </c:pt>
                <c:pt idx="65">
                  <c:v>0.39458436724565754</c:v>
                </c:pt>
                <c:pt idx="66">
                  <c:v>0.42123832455418214</c:v>
                </c:pt>
                <c:pt idx="67">
                  <c:v>0.41761776042448817</c:v>
                </c:pt>
                <c:pt idx="68">
                  <c:v>0.41250994816200987</c:v>
                </c:pt>
                <c:pt idx="69">
                  <c:v>0.3987022461124976</c:v>
                </c:pt>
                <c:pt idx="70">
                  <c:v>0.40601583574782696</c:v>
                </c:pt>
                <c:pt idx="71">
                  <c:v>0.41505537001230447</c:v>
                </c:pt>
                <c:pt idx="72">
                  <c:v>0.42440139982282316</c:v>
                </c:pt>
                <c:pt idx="73">
                  <c:v>0.45448585477089715</c:v>
                </c:pt>
                <c:pt idx="74">
                  <c:v>0.40343792835179493</c:v>
                </c:pt>
                <c:pt idx="75">
                  <c:v>0.4243890601804271</c:v>
                </c:pt>
                <c:pt idx="76">
                  <c:v>0.40601992204417497</c:v>
                </c:pt>
                <c:pt idx="77">
                  <c:v>0.38203990578147784</c:v>
                </c:pt>
                <c:pt idx="78">
                  <c:v>0.3959074123661907</c:v>
                </c:pt>
                <c:pt idx="79">
                  <c:v>0.38603387228563646</c:v>
                </c:pt>
                <c:pt idx="80">
                  <c:v>0.44297825285661629</c:v>
                </c:pt>
                <c:pt idx="81">
                  <c:v>0.41613281657873241</c:v>
                </c:pt>
                <c:pt idx="82">
                  <c:v>0.42507845002626832</c:v>
                </c:pt>
                <c:pt idx="83">
                  <c:v>0.4092485104747261</c:v>
                </c:pt>
                <c:pt idx="84">
                  <c:v>0.37008511111385617</c:v>
                </c:pt>
                <c:pt idx="85">
                  <c:v>0.42328828436796756</c:v>
                </c:pt>
                <c:pt idx="86">
                  <c:v>0.38079694180872653</c:v>
                </c:pt>
                <c:pt idx="87">
                  <c:v>0.447288362222304</c:v>
                </c:pt>
                <c:pt idx="88">
                  <c:v>0.42189378880463324</c:v>
                </c:pt>
                <c:pt idx="89">
                  <c:v>0.42028115463504928</c:v>
                </c:pt>
                <c:pt idx="90">
                  <c:v>0.40365258179860819</c:v>
                </c:pt>
                <c:pt idx="91">
                  <c:v>0.43107158759214365</c:v>
                </c:pt>
                <c:pt idx="92">
                  <c:v>0.44377071360301873</c:v>
                </c:pt>
                <c:pt idx="93">
                  <c:v>0.45783125038860911</c:v>
                </c:pt>
                <c:pt idx="94">
                  <c:v>0.42870652516549335</c:v>
                </c:pt>
                <c:pt idx="95">
                  <c:v>0.43216080402010049</c:v>
                </c:pt>
                <c:pt idx="96">
                  <c:v>0.43138907027854428</c:v>
                </c:pt>
                <c:pt idx="97">
                  <c:v>0.4780666372395318</c:v>
                </c:pt>
                <c:pt idx="98">
                  <c:v>0.39750386569472057</c:v>
                </c:pt>
                <c:pt idx="99">
                  <c:v>0.40243339759188446</c:v>
                </c:pt>
                <c:pt idx="100">
                  <c:v>0.41851180788010933</c:v>
                </c:pt>
                <c:pt idx="101">
                  <c:v>0.40812326823004663</c:v>
                </c:pt>
                <c:pt idx="102">
                  <c:v>0.42279680866637387</c:v>
                </c:pt>
                <c:pt idx="103">
                  <c:v>0.45065035505870771</c:v>
                </c:pt>
                <c:pt idx="104">
                  <c:v>0.40281685833129433</c:v>
                </c:pt>
                <c:pt idx="105">
                  <c:v>0.42631991284229598</c:v>
                </c:pt>
                <c:pt idx="106">
                  <c:v>0.39991385145529507</c:v>
                </c:pt>
                <c:pt idx="107">
                  <c:v>0.4271355552014513</c:v>
                </c:pt>
                <c:pt idx="108">
                  <c:v>0.4375310093901027</c:v>
                </c:pt>
                <c:pt idx="109">
                  <c:v>0.40312365756366986</c:v>
                </c:pt>
                <c:pt idx="110">
                  <c:v>0.4092654571076273</c:v>
                </c:pt>
                <c:pt idx="111">
                  <c:v>0.41151338668134119</c:v>
                </c:pt>
                <c:pt idx="112">
                  <c:v>0.42886989201451342</c:v>
                </c:pt>
                <c:pt idx="113">
                  <c:v>0.4193793230091204</c:v>
                </c:pt>
                <c:pt idx="114">
                  <c:v>0.40874018645731108</c:v>
                </c:pt>
                <c:pt idx="115">
                  <c:v>0.43356532065054387</c:v>
                </c:pt>
                <c:pt idx="116">
                  <c:v>0.45573215392070865</c:v>
                </c:pt>
                <c:pt idx="117">
                  <c:v>0.46148366529368617</c:v>
                </c:pt>
                <c:pt idx="118">
                  <c:v>0.481382653373295</c:v>
                </c:pt>
                <c:pt idx="119">
                  <c:v>0.42749179116416908</c:v>
                </c:pt>
                <c:pt idx="120">
                  <c:v>0.42608118815530044</c:v>
                </c:pt>
                <c:pt idx="121">
                  <c:v>0.43327545692706959</c:v>
                </c:pt>
                <c:pt idx="122">
                  <c:v>0.44709981202201854</c:v>
                </c:pt>
                <c:pt idx="123">
                  <c:v>0.4439129773315077</c:v>
                </c:pt>
                <c:pt idx="124">
                  <c:v>0.36608841476303883</c:v>
                </c:pt>
                <c:pt idx="125">
                  <c:v>0.37274803349403707</c:v>
                </c:pt>
                <c:pt idx="126">
                  <c:v>0.4466313730147321</c:v>
                </c:pt>
                <c:pt idx="127">
                  <c:v>0.40785002123991104</c:v>
                </c:pt>
                <c:pt idx="128">
                  <c:v>0.36623727222042901</c:v>
                </c:pt>
                <c:pt idx="130">
                  <c:v>0.40396420205417743</c:v>
                </c:pt>
                <c:pt idx="131">
                  <c:v>0.40335323775455595</c:v>
                </c:pt>
                <c:pt idx="132">
                  <c:v>0.41896755073033537</c:v>
                </c:pt>
                <c:pt idx="133">
                  <c:v>0.40284354314896992</c:v>
                </c:pt>
                <c:pt idx="134">
                  <c:v>0.40656154377652748</c:v>
                </c:pt>
                <c:pt idx="135">
                  <c:v>0.40678621875575754</c:v>
                </c:pt>
                <c:pt idx="136">
                  <c:v>0.38654070602325707</c:v>
                </c:pt>
                <c:pt idx="137">
                  <c:v>0.39569920244002926</c:v>
                </c:pt>
                <c:pt idx="138">
                  <c:v>0.41125958938620832</c:v>
                </c:pt>
                <c:pt idx="139">
                  <c:v>0.41300467856523998</c:v>
                </c:pt>
                <c:pt idx="140">
                  <c:v>0.40421281108946056</c:v>
                </c:pt>
                <c:pt idx="141">
                  <c:v>0.37650862068965518</c:v>
                </c:pt>
                <c:pt idx="142">
                  <c:v>0.37278714760556447</c:v>
                </c:pt>
                <c:pt idx="143">
                  <c:v>0.38014873965630913</c:v>
                </c:pt>
                <c:pt idx="144">
                  <c:v>0.40187701870924492</c:v>
                </c:pt>
                <c:pt idx="145">
                  <c:v>0.41349722688719853</c:v>
                </c:pt>
                <c:pt idx="146">
                  <c:v>0.39090367700952844</c:v>
                </c:pt>
                <c:pt idx="147">
                  <c:v>0.39925686030708729</c:v>
                </c:pt>
                <c:pt idx="148">
                  <c:v>0.42356822401606492</c:v>
                </c:pt>
                <c:pt idx="149">
                  <c:v>0.38945509374956372</c:v>
                </c:pt>
                <c:pt idx="150">
                  <c:v>0.40065406887394422</c:v>
                </c:pt>
                <c:pt idx="151">
                  <c:v>0.41305644704549743</c:v>
                </c:pt>
                <c:pt idx="152">
                  <c:v>0.39608901349220255</c:v>
                </c:pt>
                <c:pt idx="153">
                  <c:v>0.42507749300672865</c:v>
                </c:pt>
                <c:pt idx="154">
                  <c:v>0.40378298647693889</c:v>
                </c:pt>
                <c:pt idx="155">
                  <c:v>0.39559069503335986</c:v>
                </c:pt>
                <c:pt idx="156">
                  <c:v>0.41896815790123759</c:v>
                </c:pt>
                <c:pt idx="157">
                  <c:v>0.42117402623100847</c:v>
                </c:pt>
                <c:pt idx="158">
                  <c:v>0.41280040104418209</c:v>
                </c:pt>
                <c:pt idx="159">
                  <c:v>0.49346951146447882</c:v>
                </c:pt>
                <c:pt idx="160">
                  <c:v>0.45273945545156191</c:v>
                </c:pt>
                <c:pt idx="161">
                  <c:v>0.42504909716621625</c:v>
                </c:pt>
                <c:pt idx="162">
                  <c:v>0.43142402496486221</c:v>
                </c:pt>
                <c:pt idx="163">
                  <c:v>0.40880935142728075</c:v>
                </c:pt>
                <c:pt idx="164">
                  <c:v>0.42692035343739415</c:v>
                </c:pt>
                <c:pt idx="165">
                  <c:v>0.43467874996921713</c:v>
                </c:pt>
                <c:pt idx="166">
                  <c:v>0.41240034024884303</c:v>
                </c:pt>
                <c:pt idx="167">
                  <c:v>0.39155814297849789</c:v>
                </c:pt>
                <c:pt idx="168">
                  <c:v>0.43387766571954911</c:v>
                </c:pt>
                <c:pt idx="169">
                  <c:v>0.42148961387312084</c:v>
                </c:pt>
                <c:pt idx="170">
                  <c:v>0.43022853399582234</c:v>
                </c:pt>
                <c:pt idx="171">
                  <c:v>0.37238258698704946</c:v>
                </c:pt>
                <c:pt idx="172">
                  <c:v>0.34993602462588314</c:v>
                </c:pt>
                <c:pt idx="173">
                  <c:v>0.42276330530226752</c:v>
                </c:pt>
                <c:pt idx="174">
                  <c:v>0.30260260184505477</c:v>
                </c:pt>
                <c:pt idx="175">
                  <c:v>0.39573753373299198</c:v>
                </c:pt>
                <c:pt idx="176">
                  <c:v>0.40917129626736493</c:v>
                </c:pt>
                <c:pt idx="177">
                  <c:v>0.41029153494906917</c:v>
                </c:pt>
                <c:pt idx="178">
                  <c:v>0.42596475938887224</c:v>
                </c:pt>
                <c:pt idx="179">
                  <c:v>0.40944787822008161</c:v>
                </c:pt>
                <c:pt idx="180">
                  <c:v>0.47446428072528146</c:v>
                </c:pt>
                <c:pt idx="181">
                  <c:v>0.46314081912659849</c:v>
                </c:pt>
                <c:pt idx="182">
                  <c:v>0.46086364761197723</c:v>
                </c:pt>
                <c:pt idx="183">
                  <c:v>0.42393913653654391</c:v>
                </c:pt>
                <c:pt idx="184">
                  <c:v>0.43132181956270726</c:v>
                </c:pt>
                <c:pt idx="185">
                  <c:v>0.33969822814539363</c:v>
                </c:pt>
                <c:pt idx="186">
                  <c:v>0.43955061917528404</c:v>
                </c:pt>
                <c:pt idx="187">
                  <c:v>0.44438283865443595</c:v>
                </c:pt>
                <c:pt idx="188">
                  <c:v>0.43295858571309442</c:v>
                </c:pt>
                <c:pt idx="189">
                  <c:v>0.424321503131524</c:v>
                </c:pt>
                <c:pt idx="190">
                  <c:v>0.42344725751376627</c:v>
                </c:pt>
                <c:pt idx="191">
                  <c:v>0.41641563031087608</c:v>
                </c:pt>
                <c:pt idx="192">
                  <c:v>0.44178810096963683</c:v>
                </c:pt>
                <c:pt idx="193">
                  <c:v>0.44585410058903491</c:v>
                </c:pt>
                <c:pt idx="194">
                  <c:v>0.49179611513630855</c:v>
                </c:pt>
                <c:pt idx="195">
                  <c:v>0.41262362266558689</c:v>
                </c:pt>
                <c:pt idx="196">
                  <c:v>0.42947113443681872</c:v>
                </c:pt>
                <c:pt idx="197">
                  <c:v>0.44767481658027219</c:v>
                </c:pt>
                <c:pt idx="198">
                  <c:v>0.44187260489338703</c:v>
                </c:pt>
                <c:pt idx="199">
                  <c:v>0.5089025825230693</c:v>
                </c:pt>
                <c:pt idx="200">
                  <c:v>0.4452709753403592</c:v>
                </c:pt>
                <c:pt idx="201">
                  <c:v>0.46895507674975356</c:v>
                </c:pt>
                <c:pt idx="202">
                  <c:v>0.48192954193136567</c:v>
                </c:pt>
                <c:pt idx="203">
                  <c:v>0.44843711237906225</c:v>
                </c:pt>
                <c:pt idx="204">
                  <c:v>0.43248615910526511</c:v>
                </c:pt>
                <c:pt idx="205">
                  <c:v>0.41533494953492972</c:v>
                </c:pt>
                <c:pt idx="206">
                  <c:v>0.4246492665081848</c:v>
                </c:pt>
                <c:pt idx="207">
                  <c:v>0.41191714606039442</c:v>
                </c:pt>
                <c:pt idx="208">
                  <c:v>0.44806875986669004</c:v>
                </c:pt>
                <c:pt idx="209">
                  <c:v>0.42176597293853529</c:v>
                </c:pt>
                <c:pt idx="210">
                  <c:v>0.42125921375921377</c:v>
                </c:pt>
                <c:pt idx="211">
                  <c:v>0.44279454268576934</c:v>
                </c:pt>
                <c:pt idx="212">
                  <c:v>0.43481266161831233</c:v>
                </c:pt>
                <c:pt idx="213">
                  <c:v>0.45262295990297419</c:v>
                </c:pt>
                <c:pt idx="214">
                  <c:v>0.4479281261459479</c:v>
                </c:pt>
                <c:pt idx="215">
                  <c:v>0.45880980988055692</c:v>
                </c:pt>
                <c:pt idx="216">
                  <c:v>0.43964511034993098</c:v>
                </c:pt>
                <c:pt idx="217">
                  <c:v>0.42763364127528536</c:v>
                </c:pt>
                <c:pt idx="218">
                  <c:v>0.42330737709991706</c:v>
                </c:pt>
                <c:pt idx="219">
                  <c:v>0.42165694888425842</c:v>
                </c:pt>
                <c:pt idx="220">
                  <c:v>0.43590280816135374</c:v>
                </c:pt>
                <c:pt idx="221">
                  <c:v>0.42764935639186402</c:v>
                </c:pt>
                <c:pt idx="222">
                  <c:v>0.42278883789034999</c:v>
                </c:pt>
                <c:pt idx="223">
                  <c:v>0.41700454041577451</c:v>
                </c:pt>
                <c:pt idx="224">
                  <c:v>0.4284342629236858</c:v>
                </c:pt>
                <c:pt idx="225">
                  <c:v>0.41673053152039558</c:v>
                </c:pt>
                <c:pt idx="226">
                  <c:v>0.42784003150633509</c:v>
                </c:pt>
                <c:pt idx="227">
                  <c:v>0.43472288102703732</c:v>
                </c:pt>
                <c:pt idx="228">
                  <c:v>0.43217652151645591</c:v>
                </c:pt>
                <c:pt idx="229">
                  <c:v>0.43711454751306233</c:v>
                </c:pt>
                <c:pt idx="230">
                  <c:v>0.43444870260690427</c:v>
                </c:pt>
                <c:pt idx="231">
                  <c:v>0.4027554168151708</c:v>
                </c:pt>
                <c:pt idx="232">
                  <c:v>0.47836582957981122</c:v>
                </c:pt>
                <c:pt idx="233">
                  <c:v>0.4615094292926793</c:v>
                </c:pt>
                <c:pt idx="234">
                  <c:v>0.4410604367448494</c:v>
                </c:pt>
                <c:pt idx="235">
                  <c:v>0.41173261409262268</c:v>
                </c:pt>
                <c:pt idx="236">
                  <c:v>0.40443427792025122</c:v>
                </c:pt>
                <c:pt idx="237">
                  <c:v>0.39707325299727103</c:v>
                </c:pt>
                <c:pt idx="238">
                  <c:v>0.40558684082016161</c:v>
                </c:pt>
                <c:pt idx="239">
                  <c:v>0.49490279479414689</c:v>
                </c:pt>
                <c:pt idx="240">
                  <c:v>0.41237937143069509</c:v>
                </c:pt>
                <c:pt idx="241">
                  <c:v>0.46005272104653738</c:v>
                </c:pt>
                <c:pt idx="242">
                  <c:v>0.44746434696419374</c:v>
                </c:pt>
                <c:pt idx="243">
                  <c:v>0.42177959950471799</c:v>
                </c:pt>
                <c:pt idx="244">
                  <c:v>0.37318126099237864</c:v>
                </c:pt>
                <c:pt idx="245">
                  <c:v>0.49245678201881898</c:v>
                </c:pt>
                <c:pt idx="246">
                  <c:v>0.49965850146752072</c:v>
                </c:pt>
                <c:pt idx="247">
                  <c:v>0.46340816414660174</c:v>
                </c:pt>
                <c:pt idx="248">
                  <c:v>0.47708756391750057</c:v>
                </c:pt>
                <c:pt idx="249">
                  <c:v>0.49380722582065728</c:v>
                </c:pt>
                <c:pt idx="250">
                  <c:v>0.51120627920332962</c:v>
                </c:pt>
                <c:pt idx="251">
                  <c:v>0.39468406354299901</c:v>
                </c:pt>
                <c:pt idx="252">
                  <c:v>0.4764086907913731</c:v>
                </c:pt>
                <c:pt idx="253">
                  <c:v>0.47422819532960797</c:v>
                </c:pt>
                <c:pt idx="254">
                  <c:v>0.48499436711627136</c:v>
                </c:pt>
                <c:pt idx="255">
                  <c:v>0.49928617859507796</c:v>
                </c:pt>
                <c:pt idx="256">
                  <c:v>0.51824091637354741</c:v>
                </c:pt>
                <c:pt idx="257">
                  <c:v>0.54553582113718124</c:v>
                </c:pt>
                <c:pt idx="258">
                  <c:v>0.42504257648561522</c:v>
                </c:pt>
                <c:pt idx="259">
                  <c:v>0.50200306459652555</c:v>
                </c:pt>
                <c:pt idx="260">
                  <c:v>0.48262664487830048</c:v>
                </c:pt>
                <c:pt idx="261">
                  <c:v>0.47842366951077281</c:v>
                </c:pt>
                <c:pt idx="262">
                  <c:v>0.49372949793223092</c:v>
                </c:pt>
                <c:pt idx="263">
                  <c:v>0.48621365626660318</c:v>
                </c:pt>
                <c:pt idx="264">
                  <c:v>0.5603346778969075</c:v>
                </c:pt>
                <c:pt idx="265">
                  <c:v>0.47861479238622706</c:v>
                </c:pt>
                <c:pt idx="266">
                  <c:v>0.48873930587202052</c:v>
                </c:pt>
                <c:pt idx="267">
                  <c:v>0.50808524804418986</c:v>
                </c:pt>
                <c:pt idx="268">
                  <c:v>0.46938325991189428</c:v>
                </c:pt>
                <c:pt idx="269">
                  <c:v>0.50553004174428395</c:v>
                </c:pt>
                <c:pt idx="270">
                  <c:v>0.52138424554145468</c:v>
                </c:pt>
                <c:pt idx="271">
                  <c:v>0.54730841227522831</c:v>
                </c:pt>
                <c:pt idx="272">
                  <c:v>0.48656396106384608</c:v>
                </c:pt>
                <c:pt idx="273">
                  <c:v>0.50196857682386486</c:v>
                </c:pt>
                <c:pt idx="274">
                  <c:v>0.50177839587461381</c:v>
                </c:pt>
                <c:pt idx="275">
                  <c:v>0.48390604341970322</c:v>
                </c:pt>
                <c:pt idx="276">
                  <c:v>0.52102610630192825</c:v>
                </c:pt>
                <c:pt idx="277">
                  <c:v>0.49740872335211955</c:v>
                </c:pt>
                <c:pt idx="278">
                  <c:v>0.51315437752360049</c:v>
                </c:pt>
                <c:pt idx="279">
                  <c:v>0.49286251515756191</c:v>
                </c:pt>
                <c:pt idx="280">
                  <c:v>0.52957503238142234</c:v>
                </c:pt>
                <c:pt idx="281">
                  <c:v>0.50157421946612035</c:v>
                </c:pt>
                <c:pt idx="282">
                  <c:v>0.53146252725599319</c:v>
                </c:pt>
                <c:pt idx="283">
                  <c:v>0.50369764739873735</c:v>
                </c:pt>
                <c:pt idx="284">
                  <c:v>0.50519652131157622</c:v>
                </c:pt>
                <c:pt idx="285">
                  <c:v>0.5002681608400491</c:v>
                </c:pt>
                <c:pt idx="286">
                  <c:v>0.52224686897329764</c:v>
                </c:pt>
                <c:pt idx="287">
                  <c:v>0.50895426531796906</c:v>
                </c:pt>
                <c:pt idx="288">
                  <c:v>0.48688444062384872</c:v>
                </c:pt>
                <c:pt idx="289">
                  <c:v>0.5135205408216329</c:v>
                </c:pt>
                <c:pt idx="290">
                  <c:v>0.49714873039558655</c:v>
                </c:pt>
                <c:pt idx="291">
                  <c:v>0.51551135429917405</c:v>
                </c:pt>
                <c:pt idx="292">
                  <c:v>0.56004020015742717</c:v>
                </c:pt>
                <c:pt idx="293">
                  <c:v>0.48277386505686148</c:v>
                </c:pt>
                <c:pt idx="294">
                  <c:v>0.49954948839161184</c:v>
                </c:pt>
                <c:pt idx="295">
                  <c:v>0.50457426950302176</c:v>
                </c:pt>
                <c:pt idx="296">
                  <c:v>0.50632240898256331</c:v>
                </c:pt>
                <c:pt idx="297">
                  <c:v>0.54106705402976618</c:v>
                </c:pt>
                <c:pt idx="298">
                  <c:v>0.52169554720210265</c:v>
                </c:pt>
                <c:pt idx="299">
                  <c:v>0.55173701378761297</c:v>
                </c:pt>
                <c:pt idx="300">
                  <c:v>0.50767667817531847</c:v>
                </c:pt>
                <c:pt idx="301">
                  <c:v>0.53938918665250579</c:v>
                </c:pt>
                <c:pt idx="302">
                  <c:v>0.53154988342127873</c:v>
                </c:pt>
                <c:pt idx="303">
                  <c:v>0.5067082510565265</c:v>
                </c:pt>
                <c:pt idx="304">
                  <c:v>0.51972682640515044</c:v>
                </c:pt>
                <c:pt idx="305">
                  <c:v>0.4938911242168697</c:v>
                </c:pt>
                <c:pt idx="306">
                  <c:v>0.53910170981370686</c:v>
                </c:pt>
                <c:pt idx="307">
                  <c:v>0.52011754584973313</c:v>
                </c:pt>
                <c:pt idx="308">
                  <c:v>0.52468096253882712</c:v>
                </c:pt>
                <c:pt idx="309">
                  <c:v>0.49405880230431376</c:v>
                </c:pt>
                <c:pt idx="310">
                  <c:v>0.52147178541823891</c:v>
                </c:pt>
                <c:pt idx="311">
                  <c:v>0.52449073156225223</c:v>
                </c:pt>
                <c:pt idx="312">
                  <c:v>0.53661547487365013</c:v>
                </c:pt>
                <c:pt idx="313">
                  <c:v>0.55590820484310233</c:v>
                </c:pt>
                <c:pt idx="314">
                  <c:v>0.52633685004347797</c:v>
                </c:pt>
                <c:pt idx="315">
                  <c:v>0.53121367521367524</c:v>
                </c:pt>
                <c:pt idx="316">
                  <c:v>0.51732162919614311</c:v>
                </c:pt>
                <c:pt idx="317">
                  <c:v>0.5093161533782693</c:v>
                </c:pt>
                <c:pt idx="318">
                  <c:v>0.5144142302187692</c:v>
                </c:pt>
                <c:pt idx="319">
                  <c:v>0.5274896747308</c:v>
                </c:pt>
                <c:pt idx="320">
                  <c:v>0.54051066181941876</c:v>
                </c:pt>
                <c:pt idx="321">
                  <c:v>0.51245333353775868</c:v>
                </c:pt>
                <c:pt idx="322">
                  <c:v>0.52954861851429147</c:v>
                </c:pt>
                <c:pt idx="323">
                  <c:v>0.52211486749624469</c:v>
                </c:pt>
                <c:pt idx="324">
                  <c:v>0.53032280518576524</c:v>
                </c:pt>
                <c:pt idx="325">
                  <c:v>0.52755644904263399</c:v>
                </c:pt>
                <c:pt idx="326">
                  <c:v>0.50833076970405466</c:v>
                </c:pt>
                <c:pt idx="327">
                  <c:v>0.51927209999434421</c:v>
                </c:pt>
                <c:pt idx="328">
                  <c:v>0.52811937266249054</c:v>
                </c:pt>
                <c:pt idx="329">
                  <c:v>0.51277000365476699</c:v>
                </c:pt>
                <c:pt idx="330">
                  <c:v>0.55080763854249415</c:v>
                </c:pt>
                <c:pt idx="331">
                  <c:v>0.52972508165891319</c:v>
                </c:pt>
                <c:pt idx="332">
                  <c:v>0.56571998876001661</c:v>
                </c:pt>
                <c:pt idx="333">
                  <c:v>0.53903036721424524</c:v>
                </c:pt>
                <c:pt idx="334">
                  <c:v>0.51844750532207351</c:v>
                </c:pt>
                <c:pt idx="335">
                  <c:v>0.50926168296250673</c:v>
                </c:pt>
                <c:pt idx="336">
                  <c:v>0.5189615519224039</c:v>
                </c:pt>
                <c:pt idx="337">
                  <c:v>0.5081930568577655</c:v>
                </c:pt>
                <c:pt idx="338">
                  <c:v>0.52508949474179678</c:v>
                </c:pt>
                <c:pt idx="339">
                  <c:v>0.54033121653592331</c:v>
                </c:pt>
                <c:pt idx="340">
                  <c:v>0.49469090084643291</c:v>
                </c:pt>
                <c:pt idx="341">
                  <c:v>0.4500772384290892</c:v>
                </c:pt>
                <c:pt idx="342">
                  <c:v>0.49734328623765661</c:v>
                </c:pt>
                <c:pt idx="343">
                  <c:v>0.53620072624306858</c:v>
                </c:pt>
                <c:pt idx="344">
                  <c:v>0.51418076069488028</c:v>
                </c:pt>
                <c:pt idx="345">
                  <c:v>0.51362105907560451</c:v>
                </c:pt>
                <c:pt idx="346">
                  <c:v>0.49817460059219731</c:v>
                </c:pt>
                <c:pt idx="347">
                  <c:v>0.47645007389737343</c:v>
                </c:pt>
                <c:pt idx="348">
                  <c:v>0.44773371429444525</c:v>
                </c:pt>
                <c:pt idx="349">
                  <c:v>0.48048566800013226</c:v>
                </c:pt>
                <c:pt idx="350">
                  <c:v>0.49734847230957663</c:v>
                </c:pt>
                <c:pt idx="351">
                  <c:v>0.47885616438356166</c:v>
                </c:pt>
                <c:pt idx="352">
                  <c:v>0.5140567932182375</c:v>
                </c:pt>
                <c:pt idx="353">
                  <c:v>0.48572436388796558</c:v>
                </c:pt>
                <c:pt idx="354">
                  <c:v>0.50326636175925465</c:v>
                </c:pt>
                <c:pt idx="355">
                  <c:v>0.45681135902636916</c:v>
                </c:pt>
                <c:pt idx="356">
                  <c:v>0.507661969873343</c:v>
                </c:pt>
                <c:pt idx="357">
                  <c:v>0.49430458846634528</c:v>
                </c:pt>
                <c:pt idx="358">
                  <c:v>0.46049324932493252</c:v>
                </c:pt>
                <c:pt idx="359">
                  <c:v>0.44203820740133587</c:v>
                </c:pt>
                <c:pt idx="360">
                  <c:v>0.47280055115397862</c:v>
                </c:pt>
                <c:pt idx="361">
                  <c:v>0.47303651245138445</c:v>
                </c:pt>
                <c:pt idx="362">
                  <c:v>0.45264537288520246</c:v>
                </c:pt>
                <c:pt idx="363">
                  <c:v>0.46434486385507179</c:v>
                </c:pt>
              </c:numCache>
            </c:numRef>
          </c:val>
          <c:smooth val="0"/>
          <c:extLst>
            <c:ext xmlns:c16="http://schemas.microsoft.com/office/drawing/2014/chart" uri="{C3380CC4-5D6E-409C-BE32-E72D297353CC}">
              <c16:uniqueId val="{00000000-9F2C-4A1B-8680-C78356DDE131}"/>
            </c:ext>
          </c:extLst>
        </c:ser>
        <c:dLbls>
          <c:showLegendKey val="0"/>
          <c:showVal val="0"/>
          <c:showCatName val="0"/>
          <c:showSerName val="0"/>
          <c:showPercent val="0"/>
          <c:showBubbleSize val="0"/>
        </c:dLbls>
        <c:smooth val="0"/>
        <c:axId val="1924959152"/>
        <c:axId val="1924959568"/>
      </c:lineChart>
      <c:dateAx>
        <c:axId val="1924959152"/>
        <c:scaling>
          <c:orientation val="minMax"/>
          <c:max val="43496"/>
        </c:scaling>
        <c:delete val="0"/>
        <c:axPos val="b"/>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568"/>
        <c:crosses val="autoZero"/>
        <c:auto val="1"/>
        <c:lblOffset val="100"/>
        <c:baseTimeUnit val="days"/>
      </c:dateAx>
      <c:valAx>
        <c:axId val="1924959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959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numFmt formatCode="h:mm"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0"/>
        <c:tickLblSkip val="2"/>
        <c:tickMarkSkip val="2"/>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ur_merge!$M$1</c:f>
              <c:strCache>
                <c:ptCount val="1"/>
                <c:pt idx="0">
                  <c:v>TR difference (percentage, APC-GTFS - original GTFS)</c:v>
                </c:pt>
              </c:strCache>
            </c:strRef>
          </c:tx>
          <c:spPr>
            <a:ln w="28575"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M$2:$M$20</c:f>
              <c:numCache>
                <c:formatCode>General</c:formatCode>
                <c:ptCount val="19"/>
                <c:pt idx="0">
                  <c:v>-1.7199999999999998</c:v>
                </c:pt>
                <c:pt idx="1">
                  <c:v>-0.80999999999999961</c:v>
                </c:pt>
                <c:pt idx="2">
                  <c:v>0.72000000000000064</c:v>
                </c:pt>
                <c:pt idx="3">
                  <c:v>1.7599999999999989</c:v>
                </c:pt>
                <c:pt idx="4">
                  <c:v>1.5899999999999999</c:v>
                </c:pt>
                <c:pt idx="5">
                  <c:v>1.42</c:v>
                </c:pt>
                <c:pt idx="6">
                  <c:v>0.83999999999999897</c:v>
                </c:pt>
                <c:pt idx="7">
                  <c:v>0.89999999999999947</c:v>
                </c:pt>
                <c:pt idx="8">
                  <c:v>1.1399999999999988</c:v>
                </c:pt>
                <c:pt idx="9">
                  <c:v>0.74000000000000021</c:v>
                </c:pt>
                <c:pt idx="10">
                  <c:v>0.73000000000000043</c:v>
                </c:pt>
                <c:pt idx="11">
                  <c:v>0.48000000000000043</c:v>
                </c:pt>
                <c:pt idx="12">
                  <c:v>1.3900000000000006</c:v>
                </c:pt>
                <c:pt idx="13">
                  <c:v>2.8999999999999986</c:v>
                </c:pt>
                <c:pt idx="14">
                  <c:v>2.7300000000000004</c:v>
                </c:pt>
                <c:pt idx="15">
                  <c:v>2.16</c:v>
                </c:pt>
                <c:pt idx="16">
                  <c:v>1.4100000000000001</c:v>
                </c:pt>
                <c:pt idx="17">
                  <c:v>1.9000000000000004</c:v>
                </c:pt>
                <c:pt idx="18">
                  <c:v>1.7899999999999991</c:v>
                </c:pt>
              </c:numCache>
            </c:numRef>
          </c:val>
          <c:smooth val="0"/>
          <c:extLst>
            <c:ext xmlns:c16="http://schemas.microsoft.com/office/drawing/2014/chart" uri="{C3380CC4-5D6E-409C-BE32-E72D297353CC}">
              <c16:uniqueId val="{00000000-0B10-43B6-A473-1D835DA9D117}"/>
            </c:ext>
          </c:extLst>
        </c:ser>
        <c:ser>
          <c:idx val="1"/>
          <c:order val="1"/>
          <c:tx>
            <c:strRef>
              <c:f>hour_merge!$N$1</c:f>
              <c:strCache>
                <c:ptCount val="1"/>
                <c:pt idx="0">
                  <c:v>ATTP difference (min, APC-GTFS - original GTFS)</c:v>
                </c:pt>
              </c:strCache>
            </c:strRef>
          </c:tx>
          <c:spPr>
            <a:ln w="28575"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N$2:$N$20</c:f>
              <c:numCache>
                <c:formatCode>General</c:formatCode>
                <c:ptCount val="19"/>
                <c:pt idx="0">
                  <c:v>-0.44950000000000312</c:v>
                </c:pt>
                <c:pt idx="1">
                  <c:v>-3.6833333333333496E-2</c:v>
                </c:pt>
                <c:pt idx="2">
                  <c:v>-9.8500000000000032E-2</c:v>
                </c:pt>
                <c:pt idx="3">
                  <c:v>0.50900000000000034</c:v>
                </c:pt>
                <c:pt idx="4">
                  <c:v>0.79816666666666602</c:v>
                </c:pt>
                <c:pt idx="5">
                  <c:v>0.69433333333333325</c:v>
                </c:pt>
                <c:pt idx="6">
                  <c:v>0.6116666666666668</c:v>
                </c:pt>
                <c:pt idx="7">
                  <c:v>0.68033333333333346</c:v>
                </c:pt>
                <c:pt idx="8">
                  <c:v>0.77850000000000019</c:v>
                </c:pt>
                <c:pt idx="9">
                  <c:v>0.12899999999999956</c:v>
                </c:pt>
                <c:pt idx="10">
                  <c:v>1.0035000000000007</c:v>
                </c:pt>
                <c:pt idx="11">
                  <c:v>0.2531666666666661</c:v>
                </c:pt>
                <c:pt idx="12">
                  <c:v>1.5951666666666666</c:v>
                </c:pt>
                <c:pt idx="13">
                  <c:v>1.6101666666666663</c:v>
                </c:pt>
                <c:pt idx="14">
                  <c:v>1.3526666666666669</c:v>
                </c:pt>
                <c:pt idx="15">
                  <c:v>0.73499999999999988</c:v>
                </c:pt>
                <c:pt idx="16">
                  <c:v>0.81549999999999967</c:v>
                </c:pt>
                <c:pt idx="17">
                  <c:v>1.1710000000000003</c:v>
                </c:pt>
                <c:pt idx="18">
                  <c:v>1.3538333333333323</c:v>
                </c:pt>
              </c:numCache>
            </c:numRef>
          </c:val>
          <c:smooth val="0"/>
          <c:extLst>
            <c:ext xmlns:c16="http://schemas.microsoft.com/office/drawing/2014/chart" uri="{C3380CC4-5D6E-409C-BE32-E72D297353CC}">
              <c16:uniqueId val="{00000001-0B10-43B6-A473-1D835DA9D117}"/>
            </c:ext>
          </c:extLst>
        </c:ser>
        <c:dLbls>
          <c:showLegendKey val="0"/>
          <c:showVal val="0"/>
          <c:showCatName val="0"/>
          <c:showSerName val="0"/>
          <c:showPercent val="0"/>
          <c:showBubbleSize val="0"/>
        </c:dLbls>
        <c:smooth val="0"/>
        <c:axId val="369472192"/>
        <c:axId val="369475800"/>
      </c:lineChart>
      <c:catAx>
        <c:axId val="369472192"/>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5800"/>
        <c:crosses val="autoZero"/>
        <c:auto val="0"/>
        <c:lblAlgn val="ctr"/>
        <c:lblOffset val="100"/>
        <c:tickLblSkip val="2"/>
        <c:noMultiLvlLbl val="0"/>
      </c:catAx>
      <c:valAx>
        <c:axId val="369475800"/>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72192"/>
        <c:crosses val="autoZero"/>
        <c:crossBetween val="between"/>
      </c:valAx>
      <c:spPr>
        <a:noFill/>
        <a:ln>
          <a:noFill/>
        </a:ln>
        <a:effectLst/>
      </c:spPr>
    </c:plotArea>
    <c:legend>
      <c:legendPos val="b"/>
      <c:layout>
        <c:manualLayout>
          <c:xMode val="edge"/>
          <c:yMode val="edge"/>
          <c:x val="2.8737058909303014E-2"/>
          <c:y val="0.8193186763322039"/>
          <c:w val="0.95409977398658496"/>
          <c:h val="0.152339330280927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6AB0A-141F-4D13-9A8D-6A3D3794E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0</TotalTime>
  <Pages>28</Pages>
  <Words>18888</Words>
  <Characters>107665</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18</cp:revision>
  <cp:lastPrinted>2019-03-29T20:31:00Z</cp:lastPrinted>
  <dcterms:created xsi:type="dcterms:W3CDTF">2019-09-12T21:31:00Z</dcterms:created>
  <dcterms:modified xsi:type="dcterms:W3CDTF">2019-10-0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